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505C9573"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w:t>
                                  </w:r>
                                  <w:r w:rsidR="00932E50">
                                    <w:rPr>
                                      <w:rFonts w:asciiTheme="majorHAnsi" w:eastAsiaTheme="majorEastAsia" w:hAnsiTheme="majorHAnsi" w:cstheme="majorBidi"/>
                                      <w:color w:val="595959" w:themeColor="text1" w:themeTint="A6"/>
                                      <w:sz w:val="96"/>
                                      <w:szCs w:val="96"/>
                                    </w:rPr>
                                    <w:t>Performance</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505C9573"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w:t>
                            </w:r>
                            <w:r w:rsidR="00932E50">
                              <w:rPr>
                                <w:rFonts w:asciiTheme="majorHAnsi" w:eastAsiaTheme="majorEastAsia" w:hAnsiTheme="majorHAnsi" w:cstheme="majorBidi"/>
                                <w:color w:val="595959" w:themeColor="text1" w:themeTint="A6"/>
                                <w:sz w:val="96"/>
                                <w:szCs w:val="96"/>
                              </w:rPr>
                              <w:t>Performance</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6778FC39" w14:textId="67F3C959" w:rsidR="003233AD"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4709D288"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CB14E8">
                                  <w:rPr>
                                    <w:b/>
                                    <w:bCs/>
                                    <w:color w:val="FF0000"/>
                                    <w:sz w:val="36"/>
                                    <w:szCs w:val="36"/>
                                  </w:rPr>
                                  <w:t>2-0</w:t>
                                </w:r>
                                <w:r w:rsidR="00256A8F">
                                  <w:rPr>
                                    <w:b/>
                                    <w:bCs/>
                                    <w:color w:val="FF0000"/>
                                    <w:sz w:val="36"/>
                                    <w:szCs w:val="36"/>
                                  </w:rPr>
                                  <w:t>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4709D288"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CB14E8">
                            <w:rPr>
                              <w:b/>
                              <w:bCs/>
                              <w:color w:val="FF0000"/>
                              <w:sz w:val="36"/>
                              <w:szCs w:val="36"/>
                            </w:rPr>
                            <w:t>2-0</w:t>
                          </w:r>
                          <w:r w:rsidR="00256A8F">
                            <w:rPr>
                              <w:b/>
                              <w:bCs/>
                              <w:color w:val="FF0000"/>
                              <w:sz w:val="36"/>
                              <w:szCs w:val="36"/>
                            </w:rPr>
                            <w:t>3</w:t>
                          </w:r>
                        </w:p>
                      </w:txbxContent>
                    </v:textbox>
                    <w10:wrap type="square"/>
                  </v:shape>
                </w:pict>
              </mc:Fallback>
            </mc:AlternateContent>
          </w:r>
          <w:r w:rsidR="00E31828">
            <w:br w:type="page"/>
          </w:r>
        </w:p>
        <w:p w14:paraId="4DF8F82C" w14:textId="2EBB6E08" w:rsidR="002B3796" w:rsidRDefault="00000000"/>
      </w:sdtContent>
    </w:sdt>
    <w:p w14:paraId="60D89F86" w14:textId="7C5E35A8" w:rsidR="00584B1C" w:rsidRPr="00584B1C" w:rsidRDefault="00584B1C" w:rsidP="002B3796">
      <w:pPr>
        <w:pStyle w:val="FrontMatterHdr"/>
      </w:pPr>
      <w:r w:rsidRPr="00584B1C">
        <w:t>Abstract</w:t>
      </w:r>
    </w:p>
    <w:p w14:paraId="716CCC0A" w14:textId="77777777" w:rsidR="00584B1C" w:rsidRPr="00584B1C" w:rsidRDefault="00584B1C" w:rsidP="00D51A67">
      <w:pPr>
        <w:pStyle w:val="Heading1"/>
      </w:pPr>
      <w:bookmarkStart w:id="0" w:name="_Toc183284802"/>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1AED807C" w14:textId="0F92D9CA" w:rsidR="00535E3A" w:rsidRDefault="0025356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3284802" w:history="1">
            <w:r w:rsidR="00535E3A" w:rsidRPr="0026725B">
              <w:rPr>
                <w:rStyle w:val="Hyperlink"/>
                <w:noProof/>
              </w:rPr>
              <w:t>Executive Summary</w:t>
            </w:r>
            <w:r w:rsidR="00535E3A">
              <w:rPr>
                <w:noProof/>
                <w:webHidden/>
              </w:rPr>
              <w:tab/>
            </w:r>
            <w:r w:rsidR="00535E3A">
              <w:rPr>
                <w:noProof/>
                <w:webHidden/>
              </w:rPr>
              <w:fldChar w:fldCharType="begin"/>
            </w:r>
            <w:r w:rsidR="00535E3A">
              <w:rPr>
                <w:noProof/>
                <w:webHidden/>
              </w:rPr>
              <w:instrText xml:space="preserve"> PAGEREF _Toc183284802 \h </w:instrText>
            </w:r>
            <w:r w:rsidR="00535E3A">
              <w:rPr>
                <w:noProof/>
                <w:webHidden/>
              </w:rPr>
            </w:r>
            <w:r w:rsidR="00535E3A">
              <w:rPr>
                <w:noProof/>
                <w:webHidden/>
              </w:rPr>
              <w:fldChar w:fldCharType="separate"/>
            </w:r>
            <w:r w:rsidR="00535E3A">
              <w:rPr>
                <w:noProof/>
                <w:webHidden/>
              </w:rPr>
              <w:t>1</w:t>
            </w:r>
            <w:r w:rsidR="00535E3A">
              <w:rPr>
                <w:noProof/>
                <w:webHidden/>
              </w:rPr>
              <w:fldChar w:fldCharType="end"/>
            </w:r>
          </w:hyperlink>
        </w:p>
        <w:p w14:paraId="2466E419" w14:textId="28948DBB" w:rsidR="00535E3A" w:rsidRDefault="00535E3A">
          <w:pPr>
            <w:pStyle w:val="TOC1"/>
            <w:tabs>
              <w:tab w:val="right" w:leader="dot" w:pos="9350"/>
            </w:tabs>
            <w:rPr>
              <w:rFonts w:eastAsiaTheme="minorEastAsia"/>
              <w:noProof/>
              <w:kern w:val="2"/>
              <w:sz w:val="24"/>
              <w:szCs w:val="24"/>
              <w14:ligatures w14:val="standardContextual"/>
            </w:rPr>
          </w:pPr>
          <w:hyperlink w:anchor="_Toc183284803" w:history="1">
            <w:r w:rsidRPr="0026725B">
              <w:rPr>
                <w:rStyle w:val="Hyperlink"/>
                <w:noProof/>
              </w:rPr>
              <w:t>Problem Analysis</w:t>
            </w:r>
            <w:r>
              <w:rPr>
                <w:noProof/>
                <w:webHidden/>
              </w:rPr>
              <w:tab/>
            </w:r>
            <w:r>
              <w:rPr>
                <w:noProof/>
                <w:webHidden/>
              </w:rPr>
              <w:fldChar w:fldCharType="begin"/>
            </w:r>
            <w:r>
              <w:rPr>
                <w:noProof/>
                <w:webHidden/>
              </w:rPr>
              <w:instrText xml:space="preserve"> PAGEREF _Toc183284803 \h </w:instrText>
            </w:r>
            <w:r>
              <w:rPr>
                <w:noProof/>
                <w:webHidden/>
              </w:rPr>
            </w:r>
            <w:r>
              <w:rPr>
                <w:noProof/>
                <w:webHidden/>
              </w:rPr>
              <w:fldChar w:fldCharType="separate"/>
            </w:r>
            <w:r>
              <w:rPr>
                <w:noProof/>
                <w:webHidden/>
              </w:rPr>
              <w:t>4</w:t>
            </w:r>
            <w:r>
              <w:rPr>
                <w:noProof/>
                <w:webHidden/>
              </w:rPr>
              <w:fldChar w:fldCharType="end"/>
            </w:r>
          </w:hyperlink>
        </w:p>
        <w:p w14:paraId="1A495EC3" w14:textId="5E8278D4" w:rsidR="00535E3A" w:rsidRDefault="00535E3A">
          <w:pPr>
            <w:pStyle w:val="TOC2"/>
            <w:tabs>
              <w:tab w:val="right" w:leader="dot" w:pos="9350"/>
            </w:tabs>
            <w:rPr>
              <w:rFonts w:eastAsiaTheme="minorEastAsia"/>
              <w:noProof/>
              <w:kern w:val="2"/>
              <w:sz w:val="24"/>
              <w:szCs w:val="24"/>
              <w14:ligatures w14:val="standardContextual"/>
            </w:rPr>
          </w:pPr>
          <w:hyperlink w:anchor="_Toc183284804" w:history="1">
            <w:r w:rsidRPr="0026725B">
              <w:rPr>
                <w:rStyle w:val="Hyperlink"/>
                <w:noProof/>
              </w:rPr>
              <w:t>Overview of problem and its significance</w:t>
            </w:r>
            <w:r>
              <w:rPr>
                <w:noProof/>
                <w:webHidden/>
              </w:rPr>
              <w:tab/>
            </w:r>
            <w:r>
              <w:rPr>
                <w:noProof/>
                <w:webHidden/>
              </w:rPr>
              <w:fldChar w:fldCharType="begin"/>
            </w:r>
            <w:r>
              <w:rPr>
                <w:noProof/>
                <w:webHidden/>
              </w:rPr>
              <w:instrText xml:space="preserve"> PAGEREF _Toc183284804 \h </w:instrText>
            </w:r>
            <w:r>
              <w:rPr>
                <w:noProof/>
                <w:webHidden/>
              </w:rPr>
            </w:r>
            <w:r>
              <w:rPr>
                <w:noProof/>
                <w:webHidden/>
              </w:rPr>
              <w:fldChar w:fldCharType="separate"/>
            </w:r>
            <w:r>
              <w:rPr>
                <w:noProof/>
                <w:webHidden/>
              </w:rPr>
              <w:t>4</w:t>
            </w:r>
            <w:r>
              <w:rPr>
                <w:noProof/>
                <w:webHidden/>
              </w:rPr>
              <w:fldChar w:fldCharType="end"/>
            </w:r>
          </w:hyperlink>
        </w:p>
        <w:p w14:paraId="0BC523DA" w14:textId="28D5354B" w:rsidR="00535E3A" w:rsidRDefault="00535E3A">
          <w:pPr>
            <w:pStyle w:val="TOC2"/>
            <w:tabs>
              <w:tab w:val="right" w:leader="dot" w:pos="9350"/>
            </w:tabs>
            <w:rPr>
              <w:rFonts w:eastAsiaTheme="minorEastAsia"/>
              <w:noProof/>
              <w:kern w:val="2"/>
              <w:sz w:val="24"/>
              <w:szCs w:val="24"/>
              <w14:ligatures w14:val="standardContextual"/>
            </w:rPr>
          </w:pPr>
          <w:hyperlink w:anchor="_Toc183284805" w:history="1">
            <w:r w:rsidRPr="0026725B">
              <w:rPr>
                <w:rStyle w:val="Hyperlink"/>
                <w:noProof/>
              </w:rPr>
              <w:t>STEM fundamentals of problem</w:t>
            </w:r>
            <w:r>
              <w:rPr>
                <w:noProof/>
                <w:webHidden/>
              </w:rPr>
              <w:tab/>
            </w:r>
            <w:r>
              <w:rPr>
                <w:noProof/>
                <w:webHidden/>
              </w:rPr>
              <w:fldChar w:fldCharType="begin"/>
            </w:r>
            <w:r>
              <w:rPr>
                <w:noProof/>
                <w:webHidden/>
              </w:rPr>
              <w:instrText xml:space="preserve"> PAGEREF _Toc183284805 \h </w:instrText>
            </w:r>
            <w:r>
              <w:rPr>
                <w:noProof/>
                <w:webHidden/>
              </w:rPr>
            </w:r>
            <w:r>
              <w:rPr>
                <w:noProof/>
                <w:webHidden/>
              </w:rPr>
              <w:fldChar w:fldCharType="separate"/>
            </w:r>
            <w:r>
              <w:rPr>
                <w:noProof/>
                <w:webHidden/>
              </w:rPr>
              <w:t>4</w:t>
            </w:r>
            <w:r>
              <w:rPr>
                <w:noProof/>
                <w:webHidden/>
              </w:rPr>
              <w:fldChar w:fldCharType="end"/>
            </w:r>
          </w:hyperlink>
        </w:p>
        <w:p w14:paraId="24FD20D6" w14:textId="75CF3C5A" w:rsidR="00535E3A" w:rsidRDefault="00535E3A">
          <w:pPr>
            <w:pStyle w:val="TOC2"/>
            <w:tabs>
              <w:tab w:val="right" w:leader="dot" w:pos="9350"/>
            </w:tabs>
            <w:rPr>
              <w:rFonts w:eastAsiaTheme="minorEastAsia"/>
              <w:noProof/>
              <w:kern w:val="2"/>
              <w:sz w:val="24"/>
              <w:szCs w:val="24"/>
              <w14:ligatures w14:val="standardContextual"/>
            </w:rPr>
          </w:pPr>
          <w:hyperlink w:anchor="_Toc183284806" w:history="1">
            <w:r w:rsidRPr="0026725B">
              <w:rPr>
                <w:rStyle w:val="Hyperlink"/>
                <w:noProof/>
              </w:rPr>
              <w:t>Lessons from prior responses to the problem</w:t>
            </w:r>
            <w:r>
              <w:rPr>
                <w:noProof/>
                <w:webHidden/>
              </w:rPr>
              <w:tab/>
            </w:r>
            <w:r>
              <w:rPr>
                <w:noProof/>
                <w:webHidden/>
              </w:rPr>
              <w:fldChar w:fldCharType="begin"/>
            </w:r>
            <w:r>
              <w:rPr>
                <w:noProof/>
                <w:webHidden/>
              </w:rPr>
              <w:instrText xml:space="preserve"> PAGEREF _Toc183284806 \h </w:instrText>
            </w:r>
            <w:r>
              <w:rPr>
                <w:noProof/>
                <w:webHidden/>
              </w:rPr>
            </w:r>
            <w:r>
              <w:rPr>
                <w:noProof/>
                <w:webHidden/>
              </w:rPr>
              <w:fldChar w:fldCharType="separate"/>
            </w:r>
            <w:r>
              <w:rPr>
                <w:noProof/>
                <w:webHidden/>
              </w:rPr>
              <w:t>5</w:t>
            </w:r>
            <w:r>
              <w:rPr>
                <w:noProof/>
                <w:webHidden/>
              </w:rPr>
              <w:fldChar w:fldCharType="end"/>
            </w:r>
          </w:hyperlink>
        </w:p>
        <w:p w14:paraId="1DE185E4" w14:textId="3469FB41" w:rsidR="00535E3A" w:rsidRDefault="00535E3A">
          <w:pPr>
            <w:pStyle w:val="TOC2"/>
            <w:tabs>
              <w:tab w:val="right" w:leader="dot" w:pos="9350"/>
            </w:tabs>
            <w:rPr>
              <w:rFonts w:eastAsiaTheme="minorEastAsia"/>
              <w:noProof/>
              <w:kern w:val="2"/>
              <w:sz w:val="24"/>
              <w:szCs w:val="24"/>
              <w14:ligatures w14:val="standardContextual"/>
            </w:rPr>
          </w:pPr>
          <w:hyperlink w:anchor="_Toc183284807" w:history="1">
            <w:r w:rsidRPr="0026725B">
              <w:rPr>
                <w:rStyle w:val="Hyperlink"/>
                <w:noProof/>
              </w:rPr>
              <w:t>Project objectives and constraints</w:t>
            </w:r>
            <w:r>
              <w:rPr>
                <w:noProof/>
                <w:webHidden/>
              </w:rPr>
              <w:tab/>
            </w:r>
            <w:r>
              <w:rPr>
                <w:noProof/>
                <w:webHidden/>
              </w:rPr>
              <w:fldChar w:fldCharType="begin"/>
            </w:r>
            <w:r>
              <w:rPr>
                <w:noProof/>
                <w:webHidden/>
              </w:rPr>
              <w:instrText xml:space="preserve"> PAGEREF _Toc183284807 \h </w:instrText>
            </w:r>
            <w:r>
              <w:rPr>
                <w:noProof/>
                <w:webHidden/>
              </w:rPr>
            </w:r>
            <w:r>
              <w:rPr>
                <w:noProof/>
                <w:webHidden/>
              </w:rPr>
              <w:fldChar w:fldCharType="separate"/>
            </w:r>
            <w:r>
              <w:rPr>
                <w:noProof/>
                <w:webHidden/>
              </w:rPr>
              <w:t>6</w:t>
            </w:r>
            <w:r>
              <w:rPr>
                <w:noProof/>
                <w:webHidden/>
              </w:rPr>
              <w:fldChar w:fldCharType="end"/>
            </w:r>
          </w:hyperlink>
        </w:p>
        <w:p w14:paraId="6FDA2EA0" w14:textId="0A86D129" w:rsidR="00535E3A" w:rsidRDefault="00535E3A">
          <w:pPr>
            <w:pStyle w:val="TOC1"/>
            <w:tabs>
              <w:tab w:val="right" w:leader="dot" w:pos="9350"/>
            </w:tabs>
            <w:rPr>
              <w:rFonts w:eastAsiaTheme="minorEastAsia"/>
              <w:noProof/>
              <w:kern w:val="2"/>
              <w:sz w:val="24"/>
              <w:szCs w:val="24"/>
              <w14:ligatures w14:val="standardContextual"/>
            </w:rPr>
          </w:pPr>
          <w:hyperlink w:anchor="_Toc183284808" w:history="1">
            <w:r w:rsidRPr="0026725B">
              <w:rPr>
                <w:rStyle w:val="Hyperlink"/>
                <w:noProof/>
              </w:rPr>
              <w:t>Candidate Solutions</w:t>
            </w:r>
            <w:r>
              <w:rPr>
                <w:noProof/>
                <w:webHidden/>
              </w:rPr>
              <w:tab/>
            </w:r>
            <w:r>
              <w:rPr>
                <w:noProof/>
                <w:webHidden/>
              </w:rPr>
              <w:fldChar w:fldCharType="begin"/>
            </w:r>
            <w:r>
              <w:rPr>
                <w:noProof/>
                <w:webHidden/>
              </w:rPr>
              <w:instrText xml:space="preserve"> PAGEREF _Toc183284808 \h </w:instrText>
            </w:r>
            <w:r>
              <w:rPr>
                <w:noProof/>
                <w:webHidden/>
              </w:rPr>
            </w:r>
            <w:r>
              <w:rPr>
                <w:noProof/>
                <w:webHidden/>
              </w:rPr>
              <w:fldChar w:fldCharType="separate"/>
            </w:r>
            <w:r>
              <w:rPr>
                <w:noProof/>
                <w:webHidden/>
              </w:rPr>
              <w:t>7</w:t>
            </w:r>
            <w:r>
              <w:rPr>
                <w:noProof/>
                <w:webHidden/>
              </w:rPr>
              <w:fldChar w:fldCharType="end"/>
            </w:r>
          </w:hyperlink>
        </w:p>
        <w:p w14:paraId="203BB62D" w14:textId="6C47208F" w:rsidR="00535E3A" w:rsidRDefault="00535E3A">
          <w:pPr>
            <w:pStyle w:val="TOC2"/>
            <w:tabs>
              <w:tab w:val="right" w:leader="dot" w:pos="9350"/>
            </w:tabs>
            <w:rPr>
              <w:rFonts w:eastAsiaTheme="minorEastAsia"/>
              <w:noProof/>
              <w:kern w:val="2"/>
              <w:sz w:val="24"/>
              <w:szCs w:val="24"/>
              <w14:ligatures w14:val="standardContextual"/>
            </w:rPr>
          </w:pPr>
          <w:hyperlink w:anchor="_Toc183284809" w:history="1">
            <w:r w:rsidRPr="0026725B">
              <w:rPr>
                <w:rStyle w:val="Hyperlink"/>
                <w:noProof/>
              </w:rPr>
              <w:t>Scope of solutions considered</w:t>
            </w:r>
            <w:r>
              <w:rPr>
                <w:noProof/>
                <w:webHidden/>
              </w:rPr>
              <w:tab/>
            </w:r>
            <w:r>
              <w:rPr>
                <w:noProof/>
                <w:webHidden/>
              </w:rPr>
              <w:fldChar w:fldCharType="begin"/>
            </w:r>
            <w:r>
              <w:rPr>
                <w:noProof/>
                <w:webHidden/>
              </w:rPr>
              <w:instrText xml:space="preserve"> PAGEREF _Toc183284809 \h </w:instrText>
            </w:r>
            <w:r>
              <w:rPr>
                <w:noProof/>
                <w:webHidden/>
              </w:rPr>
            </w:r>
            <w:r>
              <w:rPr>
                <w:noProof/>
                <w:webHidden/>
              </w:rPr>
              <w:fldChar w:fldCharType="separate"/>
            </w:r>
            <w:r>
              <w:rPr>
                <w:noProof/>
                <w:webHidden/>
              </w:rPr>
              <w:t>7</w:t>
            </w:r>
            <w:r>
              <w:rPr>
                <w:noProof/>
                <w:webHidden/>
              </w:rPr>
              <w:fldChar w:fldCharType="end"/>
            </w:r>
          </w:hyperlink>
        </w:p>
        <w:p w14:paraId="2DC88E2D" w14:textId="609495A0" w:rsidR="00535E3A" w:rsidRDefault="00535E3A">
          <w:pPr>
            <w:pStyle w:val="TOC3"/>
            <w:tabs>
              <w:tab w:val="right" w:leader="dot" w:pos="9350"/>
            </w:tabs>
            <w:rPr>
              <w:rFonts w:eastAsiaTheme="minorEastAsia"/>
              <w:noProof/>
              <w:kern w:val="2"/>
              <w:sz w:val="24"/>
              <w:szCs w:val="24"/>
              <w14:ligatures w14:val="standardContextual"/>
            </w:rPr>
          </w:pPr>
          <w:hyperlink w:anchor="_Toc183284810" w:history="1">
            <w:r w:rsidRPr="0026725B">
              <w:rPr>
                <w:rStyle w:val="Hyperlink"/>
                <w:noProof/>
              </w:rPr>
              <w:t>Track testing</w:t>
            </w:r>
            <w:r>
              <w:rPr>
                <w:noProof/>
                <w:webHidden/>
              </w:rPr>
              <w:tab/>
            </w:r>
            <w:r>
              <w:rPr>
                <w:noProof/>
                <w:webHidden/>
              </w:rPr>
              <w:fldChar w:fldCharType="begin"/>
            </w:r>
            <w:r>
              <w:rPr>
                <w:noProof/>
                <w:webHidden/>
              </w:rPr>
              <w:instrText xml:space="preserve"> PAGEREF _Toc183284810 \h </w:instrText>
            </w:r>
            <w:r>
              <w:rPr>
                <w:noProof/>
                <w:webHidden/>
              </w:rPr>
            </w:r>
            <w:r>
              <w:rPr>
                <w:noProof/>
                <w:webHidden/>
              </w:rPr>
              <w:fldChar w:fldCharType="separate"/>
            </w:r>
            <w:r>
              <w:rPr>
                <w:noProof/>
                <w:webHidden/>
              </w:rPr>
              <w:t>7</w:t>
            </w:r>
            <w:r>
              <w:rPr>
                <w:noProof/>
                <w:webHidden/>
              </w:rPr>
              <w:fldChar w:fldCharType="end"/>
            </w:r>
          </w:hyperlink>
        </w:p>
        <w:p w14:paraId="0203262C" w14:textId="3E3A506F" w:rsidR="00535E3A" w:rsidRDefault="00535E3A">
          <w:pPr>
            <w:pStyle w:val="TOC3"/>
            <w:tabs>
              <w:tab w:val="right" w:leader="dot" w:pos="9350"/>
            </w:tabs>
            <w:rPr>
              <w:rFonts w:eastAsiaTheme="minorEastAsia"/>
              <w:noProof/>
              <w:kern w:val="2"/>
              <w:sz w:val="24"/>
              <w:szCs w:val="24"/>
              <w14:ligatures w14:val="standardContextual"/>
            </w:rPr>
          </w:pPr>
          <w:hyperlink w:anchor="_Toc183284811" w:history="1">
            <w:r w:rsidRPr="0026725B">
              <w:rPr>
                <w:rStyle w:val="Hyperlink"/>
                <w:noProof/>
              </w:rPr>
              <w:t>Computer simulation</w:t>
            </w:r>
            <w:r>
              <w:rPr>
                <w:noProof/>
                <w:webHidden/>
              </w:rPr>
              <w:tab/>
            </w:r>
            <w:r>
              <w:rPr>
                <w:noProof/>
                <w:webHidden/>
              </w:rPr>
              <w:fldChar w:fldCharType="begin"/>
            </w:r>
            <w:r>
              <w:rPr>
                <w:noProof/>
                <w:webHidden/>
              </w:rPr>
              <w:instrText xml:space="preserve"> PAGEREF _Toc183284811 \h </w:instrText>
            </w:r>
            <w:r>
              <w:rPr>
                <w:noProof/>
                <w:webHidden/>
              </w:rPr>
            </w:r>
            <w:r>
              <w:rPr>
                <w:noProof/>
                <w:webHidden/>
              </w:rPr>
              <w:fldChar w:fldCharType="separate"/>
            </w:r>
            <w:r>
              <w:rPr>
                <w:noProof/>
                <w:webHidden/>
              </w:rPr>
              <w:t>8</w:t>
            </w:r>
            <w:r>
              <w:rPr>
                <w:noProof/>
                <w:webHidden/>
              </w:rPr>
              <w:fldChar w:fldCharType="end"/>
            </w:r>
          </w:hyperlink>
        </w:p>
        <w:p w14:paraId="4DDC26F2" w14:textId="19FBDBEC" w:rsidR="00535E3A" w:rsidRDefault="00535E3A">
          <w:pPr>
            <w:pStyle w:val="TOC3"/>
            <w:tabs>
              <w:tab w:val="right" w:leader="dot" w:pos="9350"/>
            </w:tabs>
            <w:rPr>
              <w:rFonts w:eastAsiaTheme="minorEastAsia"/>
              <w:noProof/>
              <w:kern w:val="2"/>
              <w:sz w:val="24"/>
              <w:szCs w:val="24"/>
              <w14:ligatures w14:val="standardContextual"/>
            </w:rPr>
          </w:pPr>
          <w:hyperlink w:anchor="_Toc183284812" w:history="1">
            <w:r w:rsidRPr="0026725B">
              <w:rPr>
                <w:rStyle w:val="Hyperlink"/>
                <w:noProof/>
              </w:rPr>
              <w:t>Shock dynamometer</w:t>
            </w:r>
            <w:r>
              <w:rPr>
                <w:noProof/>
                <w:webHidden/>
              </w:rPr>
              <w:tab/>
            </w:r>
            <w:r>
              <w:rPr>
                <w:noProof/>
                <w:webHidden/>
              </w:rPr>
              <w:fldChar w:fldCharType="begin"/>
            </w:r>
            <w:r>
              <w:rPr>
                <w:noProof/>
                <w:webHidden/>
              </w:rPr>
              <w:instrText xml:space="preserve"> PAGEREF _Toc183284812 \h </w:instrText>
            </w:r>
            <w:r>
              <w:rPr>
                <w:noProof/>
                <w:webHidden/>
              </w:rPr>
            </w:r>
            <w:r>
              <w:rPr>
                <w:noProof/>
                <w:webHidden/>
              </w:rPr>
              <w:fldChar w:fldCharType="separate"/>
            </w:r>
            <w:r>
              <w:rPr>
                <w:noProof/>
                <w:webHidden/>
              </w:rPr>
              <w:t>8</w:t>
            </w:r>
            <w:r>
              <w:rPr>
                <w:noProof/>
                <w:webHidden/>
              </w:rPr>
              <w:fldChar w:fldCharType="end"/>
            </w:r>
          </w:hyperlink>
        </w:p>
        <w:p w14:paraId="11CEFE44" w14:textId="48C7848C" w:rsidR="00535E3A" w:rsidRDefault="00535E3A">
          <w:pPr>
            <w:pStyle w:val="TOC2"/>
            <w:tabs>
              <w:tab w:val="right" w:leader="dot" w:pos="9350"/>
            </w:tabs>
            <w:rPr>
              <w:rFonts w:eastAsiaTheme="minorEastAsia"/>
              <w:noProof/>
              <w:kern w:val="2"/>
              <w:sz w:val="24"/>
              <w:szCs w:val="24"/>
              <w14:ligatures w14:val="standardContextual"/>
            </w:rPr>
          </w:pPr>
          <w:hyperlink w:anchor="_Toc183284813" w:history="1">
            <w:r w:rsidRPr="0026725B">
              <w:rPr>
                <w:rStyle w:val="Hyperlink"/>
                <w:noProof/>
              </w:rPr>
              <w:t>Explanation of candidate solutions</w:t>
            </w:r>
            <w:r>
              <w:rPr>
                <w:noProof/>
                <w:webHidden/>
              </w:rPr>
              <w:tab/>
            </w:r>
            <w:r>
              <w:rPr>
                <w:noProof/>
                <w:webHidden/>
              </w:rPr>
              <w:fldChar w:fldCharType="begin"/>
            </w:r>
            <w:r>
              <w:rPr>
                <w:noProof/>
                <w:webHidden/>
              </w:rPr>
              <w:instrText xml:space="preserve"> PAGEREF _Toc183284813 \h </w:instrText>
            </w:r>
            <w:r>
              <w:rPr>
                <w:noProof/>
                <w:webHidden/>
              </w:rPr>
            </w:r>
            <w:r>
              <w:rPr>
                <w:noProof/>
                <w:webHidden/>
              </w:rPr>
              <w:fldChar w:fldCharType="separate"/>
            </w:r>
            <w:r>
              <w:rPr>
                <w:noProof/>
                <w:webHidden/>
              </w:rPr>
              <w:t>10</w:t>
            </w:r>
            <w:r>
              <w:rPr>
                <w:noProof/>
                <w:webHidden/>
              </w:rPr>
              <w:fldChar w:fldCharType="end"/>
            </w:r>
          </w:hyperlink>
        </w:p>
        <w:p w14:paraId="4CFD33D8" w14:textId="7A86A6A7" w:rsidR="00535E3A" w:rsidRDefault="00535E3A">
          <w:pPr>
            <w:pStyle w:val="TOC3"/>
            <w:tabs>
              <w:tab w:val="right" w:leader="dot" w:pos="9350"/>
            </w:tabs>
            <w:rPr>
              <w:rFonts w:eastAsiaTheme="minorEastAsia"/>
              <w:noProof/>
              <w:kern w:val="2"/>
              <w:sz w:val="24"/>
              <w:szCs w:val="24"/>
              <w14:ligatures w14:val="standardContextual"/>
            </w:rPr>
          </w:pPr>
          <w:hyperlink w:anchor="_Toc183284814" w:history="1">
            <w:r w:rsidRPr="0026725B">
              <w:rPr>
                <w:rStyle w:val="Hyperlink"/>
                <w:noProof/>
              </w:rPr>
              <w:t>4 Post Shaker Rig</w:t>
            </w:r>
            <w:r>
              <w:rPr>
                <w:noProof/>
                <w:webHidden/>
              </w:rPr>
              <w:tab/>
            </w:r>
            <w:r>
              <w:rPr>
                <w:noProof/>
                <w:webHidden/>
              </w:rPr>
              <w:fldChar w:fldCharType="begin"/>
            </w:r>
            <w:r>
              <w:rPr>
                <w:noProof/>
                <w:webHidden/>
              </w:rPr>
              <w:instrText xml:space="preserve"> PAGEREF _Toc183284814 \h </w:instrText>
            </w:r>
            <w:r>
              <w:rPr>
                <w:noProof/>
                <w:webHidden/>
              </w:rPr>
            </w:r>
            <w:r>
              <w:rPr>
                <w:noProof/>
                <w:webHidden/>
              </w:rPr>
              <w:fldChar w:fldCharType="separate"/>
            </w:r>
            <w:r>
              <w:rPr>
                <w:noProof/>
                <w:webHidden/>
              </w:rPr>
              <w:t>10</w:t>
            </w:r>
            <w:r>
              <w:rPr>
                <w:noProof/>
                <w:webHidden/>
              </w:rPr>
              <w:fldChar w:fldCharType="end"/>
            </w:r>
          </w:hyperlink>
        </w:p>
        <w:p w14:paraId="28BAC7B4" w14:textId="37A6A4F3" w:rsidR="00535E3A" w:rsidRDefault="00535E3A">
          <w:pPr>
            <w:pStyle w:val="TOC3"/>
            <w:tabs>
              <w:tab w:val="right" w:leader="dot" w:pos="9350"/>
            </w:tabs>
            <w:rPr>
              <w:rFonts w:eastAsiaTheme="minorEastAsia"/>
              <w:noProof/>
              <w:kern w:val="2"/>
              <w:sz w:val="24"/>
              <w:szCs w:val="24"/>
              <w14:ligatures w14:val="standardContextual"/>
            </w:rPr>
          </w:pPr>
          <w:hyperlink w:anchor="_Toc183284815" w:history="1">
            <w:r w:rsidRPr="0026725B">
              <w:rPr>
                <w:rStyle w:val="Hyperlink"/>
                <w:noProof/>
              </w:rPr>
              <w:t>7 Post Shaker Rig</w:t>
            </w:r>
            <w:r>
              <w:rPr>
                <w:noProof/>
                <w:webHidden/>
              </w:rPr>
              <w:tab/>
            </w:r>
            <w:r>
              <w:rPr>
                <w:noProof/>
                <w:webHidden/>
              </w:rPr>
              <w:fldChar w:fldCharType="begin"/>
            </w:r>
            <w:r>
              <w:rPr>
                <w:noProof/>
                <w:webHidden/>
              </w:rPr>
              <w:instrText xml:space="preserve"> PAGEREF _Toc183284815 \h </w:instrText>
            </w:r>
            <w:r>
              <w:rPr>
                <w:noProof/>
                <w:webHidden/>
              </w:rPr>
            </w:r>
            <w:r>
              <w:rPr>
                <w:noProof/>
                <w:webHidden/>
              </w:rPr>
              <w:fldChar w:fldCharType="separate"/>
            </w:r>
            <w:r>
              <w:rPr>
                <w:noProof/>
                <w:webHidden/>
              </w:rPr>
              <w:t>10</w:t>
            </w:r>
            <w:r>
              <w:rPr>
                <w:noProof/>
                <w:webHidden/>
              </w:rPr>
              <w:fldChar w:fldCharType="end"/>
            </w:r>
          </w:hyperlink>
        </w:p>
        <w:p w14:paraId="208BFCE4" w14:textId="1D339804" w:rsidR="00535E3A" w:rsidRDefault="00535E3A">
          <w:pPr>
            <w:pStyle w:val="TOC3"/>
            <w:tabs>
              <w:tab w:val="right" w:leader="dot" w:pos="9350"/>
            </w:tabs>
            <w:rPr>
              <w:rFonts w:eastAsiaTheme="minorEastAsia"/>
              <w:noProof/>
              <w:kern w:val="2"/>
              <w:sz w:val="24"/>
              <w:szCs w:val="24"/>
              <w14:ligatures w14:val="standardContextual"/>
            </w:rPr>
          </w:pPr>
          <w:hyperlink w:anchor="_Toc183284816" w:history="1">
            <w:r w:rsidRPr="0026725B">
              <w:rPr>
                <w:rStyle w:val="Hyperlink"/>
                <w:noProof/>
              </w:rPr>
              <w:t>Kinematics and Compliance Testing</w:t>
            </w:r>
            <w:r>
              <w:rPr>
                <w:noProof/>
                <w:webHidden/>
              </w:rPr>
              <w:tab/>
            </w:r>
            <w:r>
              <w:rPr>
                <w:noProof/>
                <w:webHidden/>
              </w:rPr>
              <w:fldChar w:fldCharType="begin"/>
            </w:r>
            <w:r>
              <w:rPr>
                <w:noProof/>
                <w:webHidden/>
              </w:rPr>
              <w:instrText xml:space="preserve"> PAGEREF _Toc183284816 \h </w:instrText>
            </w:r>
            <w:r>
              <w:rPr>
                <w:noProof/>
                <w:webHidden/>
              </w:rPr>
            </w:r>
            <w:r>
              <w:rPr>
                <w:noProof/>
                <w:webHidden/>
              </w:rPr>
              <w:fldChar w:fldCharType="separate"/>
            </w:r>
            <w:r>
              <w:rPr>
                <w:noProof/>
                <w:webHidden/>
              </w:rPr>
              <w:t>10</w:t>
            </w:r>
            <w:r>
              <w:rPr>
                <w:noProof/>
                <w:webHidden/>
              </w:rPr>
              <w:fldChar w:fldCharType="end"/>
            </w:r>
          </w:hyperlink>
        </w:p>
        <w:p w14:paraId="357168A8" w14:textId="7D6EE8AB" w:rsidR="00535E3A" w:rsidRDefault="00535E3A">
          <w:pPr>
            <w:pStyle w:val="TOC2"/>
            <w:tabs>
              <w:tab w:val="right" w:leader="dot" w:pos="9350"/>
            </w:tabs>
            <w:rPr>
              <w:rFonts w:eastAsiaTheme="minorEastAsia"/>
              <w:noProof/>
              <w:kern w:val="2"/>
              <w:sz w:val="24"/>
              <w:szCs w:val="24"/>
              <w14:ligatures w14:val="standardContextual"/>
            </w:rPr>
          </w:pPr>
          <w:hyperlink w:anchor="_Toc183284817" w:history="1">
            <w:r w:rsidRPr="0026725B">
              <w:rPr>
                <w:rStyle w:val="Hyperlink"/>
                <w:noProof/>
              </w:rPr>
              <w:t>Comparative assessment of candidate solutions</w:t>
            </w:r>
            <w:r>
              <w:rPr>
                <w:noProof/>
                <w:webHidden/>
              </w:rPr>
              <w:tab/>
            </w:r>
            <w:r>
              <w:rPr>
                <w:noProof/>
                <w:webHidden/>
              </w:rPr>
              <w:fldChar w:fldCharType="begin"/>
            </w:r>
            <w:r>
              <w:rPr>
                <w:noProof/>
                <w:webHidden/>
              </w:rPr>
              <w:instrText xml:space="preserve"> PAGEREF _Toc183284817 \h </w:instrText>
            </w:r>
            <w:r>
              <w:rPr>
                <w:noProof/>
                <w:webHidden/>
              </w:rPr>
            </w:r>
            <w:r>
              <w:rPr>
                <w:noProof/>
                <w:webHidden/>
              </w:rPr>
              <w:fldChar w:fldCharType="separate"/>
            </w:r>
            <w:r>
              <w:rPr>
                <w:noProof/>
                <w:webHidden/>
              </w:rPr>
              <w:t>10</w:t>
            </w:r>
            <w:r>
              <w:rPr>
                <w:noProof/>
                <w:webHidden/>
              </w:rPr>
              <w:fldChar w:fldCharType="end"/>
            </w:r>
          </w:hyperlink>
        </w:p>
        <w:p w14:paraId="5AC8C6DA" w14:textId="4EC4D278" w:rsidR="00535E3A" w:rsidRDefault="00535E3A">
          <w:pPr>
            <w:pStyle w:val="TOC1"/>
            <w:tabs>
              <w:tab w:val="right" w:leader="dot" w:pos="9350"/>
            </w:tabs>
            <w:rPr>
              <w:rFonts w:eastAsiaTheme="minorEastAsia"/>
              <w:noProof/>
              <w:kern w:val="2"/>
              <w:sz w:val="24"/>
              <w:szCs w:val="24"/>
              <w14:ligatures w14:val="standardContextual"/>
            </w:rPr>
          </w:pPr>
          <w:hyperlink w:anchor="_Toc183284818" w:history="1">
            <w:r w:rsidRPr="0026725B">
              <w:rPr>
                <w:rStyle w:val="Hyperlink"/>
                <w:noProof/>
              </w:rPr>
              <w:t>Project Recommendations</w:t>
            </w:r>
            <w:r>
              <w:rPr>
                <w:noProof/>
                <w:webHidden/>
              </w:rPr>
              <w:tab/>
            </w:r>
            <w:r>
              <w:rPr>
                <w:noProof/>
                <w:webHidden/>
              </w:rPr>
              <w:fldChar w:fldCharType="begin"/>
            </w:r>
            <w:r>
              <w:rPr>
                <w:noProof/>
                <w:webHidden/>
              </w:rPr>
              <w:instrText xml:space="preserve"> PAGEREF _Toc183284818 \h </w:instrText>
            </w:r>
            <w:r>
              <w:rPr>
                <w:noProof/>
                <w:webHidden/>
              </w:rPr>
            </w:r>
            <w:r>
              <w:rPr>
                <w:noProof/>
                <w:webHidden/>
              </w:rPr>
              <w:fldChar w:fldCharType="separate"/>
            </w:r>
            <w:r>
              <w:rPr>
                <w:noProof/>
                <w:webHidden/>
              </w:rPr>
              <w:t>12</w:t>
            </w:r>
            <w:r>
              <w:rPr>
                <w:noProof/>
                <w:webHidden/>
              </w:rPr>
              <w:fldChar w:fldCharType="end"/>
            </w:r>
          </w:hyperlink>
        </w:p>
        <w:p w14:paraId="63818085" w14:textId="42B26CD1" w:rsidR="00535E3A" w:rsidRDefault="00535E3A">
          <w:pPr>
            <w:pStyle w:val="TOC2"/>
            <w:tabs>
              <w:tab w:val="right" w:leader="dot" w:pos="9350"/>
            </w:tabs>
            <w:rPr>
              <w:rFonts w:eastAsiaTheme="minorEastAsia"/>
              <w:noProof/>
              <w:kern w:val="2"/>
              <w:sz w:val="24"/>
              <w:szCs w:val="24"/>
              <w14:ligatures w14:val="standardContextual"/>
            </w:rPr>
          </w:pPr>
          <w:hyperlink w:anchor="_Toc183284819" w:history="1">
            <w:r w:rsidRPr="0026725B">
              <w:rPr>
                <w:rStyle w:val="Hyperlink"/>
                <w:noProof/>
              </w:rPr>
              <w:t>Proposed solution</w:t>
            </w:r>
            <w:r>
              <w:rPr>
                <w:noProof/>
                <w:webHidden/>
              </w:rPr>
              <w:tab/>
            </w:r>
            <w:r>
              <w:rPr>
                <w:noProof/>
                <w:webHidden/>
              </w:rPr>
              <w:fldChar w:fldCharType="begin"/>
            </w:r>
            <w:r>
              <w:rPr>
                <w:noProof/>
                <w:webHidden/>
              </w:rPr>
              <w:instrText xml:space="preserve"> PAGEREF _Toc183284819 \h </w:instrText>
            </w:r>
            <w:r>
              <w:rPr>
                <w:noProof/>
                <w:webHidden/>
              </w:rPr>
            </w:r>
            <w:r>
              <w:rPr>
                <w:noProof/>
                <w:webHidden/>
              </w:rPr>
              <w:fldChar w:fldCharType="separate"/>
            </w:r>
            <w:r>
              <w:rPr>
                <w:noProof/>
                <w:webHidden/>
              </w:rPr>
              <w:t>12</w:t>
            </w:r>
            <w:r>
              <w:rPr>
                <w:noProof/>
                <w:webHidden/>
              </w:rPr>
              <w:fldChar w:fldCharType="end"/>
            </w:r>
          </w:hyperlink>
        </w:p>
        <w:p w14:paraId="7A2C5AA9" w14:textId="716E469D" w:rsidR="00535E3A" w:rsidRDefault="00535E3A">
          <w:pPr>
            <w:pStyle w:val="TOC2"/>
            <w:tabs>
              <w:tab w:val="right" w:leader="dot" w:pos="9350"/>
            </w:tabs>
            <w:rPr>
              <w:rFonts w:eastAsiaTheme="minorEastAsia"/>
              <w:noProof/>
              <w:kern w:val="2"/>
              <w:sz w:val="24"/>
              <w:szCs w:val="24"/>
              <w14:ligatures w14:val="standardContextual"/>
            </w:rPr>
          </w:pPr>
          <w:hyperlink w:anchor="_Toc183284820" w:history="1">
            <w:r w:rsidRPr="0026725B">
              <w:rPr>
                <w:rStyle w:val="Hyperlink"/>
                <w:noProof/>
              </w:rPr>
              <w:t>Design and implementation challenges</w:t>
            </w:r>
            <w:r>
              <w:rPr>
                <w:noProof/>
                <w:webHidden/>
              </w:rPr>
              <w:tab/>
            </w:r>
            <w:r>
              <w:rPr>
                <w:noProof/>
                <w:webHidden/>
              </w:rPr>
              <w:fldChar w:fldCharType="begin"/>
            </w:r>
            <w:r>
              <w:rPr>
                <w:noProof/>
                <w:webHidden/>
              </w:rPr>
              <w:instrText xml:space="preserve"> PAGEREF _Toc183284820 \h </w:instrText>
            </w:r>
            <w:r>
              <w:rPr>
                <w:noProof/>
                <w:webHidden/>
              </w:rPr>
            </w:r>
            <w:r>
              <w:rPr>
                <w:noProof/>
                <w:webHidden/>
              </w:rPr>
              <w:fldChar w:fldCharType="separate"/>
            </w:r>
            <w:r>
              <w:rPr>
                <w:noProof/>
                <w:webHidden/>
              </w:rPr>
              <w:t>12</w:t>
            </w:r>
            <w:r>
              <w:rPr>
                <w:noProof/>
                <w:webHidden/>
              </w:rPr>
              <w:fldChar w:fldCharType="end"/>
            </w:r>
          </w:hyperlink>
        </w:p>
        <w:p w14:paraId="129EF843" w14:textId="744F35E1" w:rsidR="00535E3A" w:rsidRDefault="00535E3A">
          <w:pPr>
            <w:pStyle w:val="TOC2"/>
            <w:tabs>
              <w:tab w:val="right" w:leader="dot" w:pos="9350"/>
            </w:tabs>
            <w:rPr>
              <w:rFonts w:eastAsiaTheme="minorEastAsia"/>
              <w:noProof/>
              <w:kern w:val="2"/>
              <w:sz w:val="24"/>
              <w:szCs w:val="24"/>
              <w14:ligatures w14:val="standardContextual"/>
            </w:rPr>
          </w:pPr>
          <w:hyperlink w:anchor="_Toc183284821" w:history="1">
            <w:r w:rsidRPr="0026725B">
              <w:rPr>
                <w:rStyle w:val="Hyperlink"/>
                <w:noProof/>
              </w:rPr>
              <w:t>Anticipated project outcomes and impacts</w:t>
            </w:r>
            <w:r>
              <w:rPr>
                <w:noProof/>
                <w:webHidden/>
              </w:rPr>
              <w:tab/>
            </w:r>
            <w:r>
              <w:rPr>
                <w:noProof/>
                <w:webHidden/>
              </w:rPr>
              <w:fldChar w:fldCharType="begin"/>
            </w:r>
            <w:r>
              <w:rPr>
                <w:noProof/>
                <w:webHidden/>
              </w:rPr>
              <w:instrText xml:space="preserve"> PAGEREF _Toc183284821 \h </w:instrText>
            </w:r>
            <w:r>
              <w:rPr>
                <w:noProof/>
                <w:webHidden/>
              </w:rPr>
            </w:r>
            <w:r>
              <w:rPr>
                <w:noProof/>
                <w:webHidden/>
              </w:rPr>
              <w:fldChar w:fldCharType="separate"/>
            </w:r>
            <w:r>
              <w:rPr>
                <w:noProof/>
                <w:webHidden/>
              </w:rPr>
              <w:t>12</w:t>
            </w:r>
            <w:r>
              <w:rPr>
                <w:noProof/>
                <w:webHidden/>
              </w:rPr>
              <w:fldChar w:fldCharType="end"/>
            </w:r>
          </w:hyperlink>
        </w:p>
        <w:p w14:paraId="77A6E759" w14:textId="04EE8230" w:rsidR="00535E3A" w:rsidRDefault="00535E3A">
          <w:pPr>
            <w:pStyle w:val="TOC1"/>
            <w:tabs>
              <w:tab w:val="right" w:leader="dot" w:pos="9350"/>
            </w:tabs>
            <w:rPr>
              <w:rFonts w:eastAsiaTheme="minorEastAsia"/>
              <w:noProof/>
              <w:kern w:val="2"/>
              <w:sz w:val="24"/>
              <w:szCs w:val="24"/>
              <w14:ligatures w14:val="standardContextual"/>
            </w:rPr>
          </w:pPr>
          <w:hyperlink w:anchor="_Toc183284822" w:history="1">
            <w:r w:rsidRPr="0026725B">
              <w:rPr>
                <w:rStyle w:val="Hyperlink"/>
                <w:noProof/>
              </w:rPr>
              <w:t>Glossary</w:t>
            </w:r>
            <w:r>
              <w:rPr>
                <w:noProof/>
                <w:webHidden/>
              </w:rPr>
              <w:tab/>
            </w:r>
            <w:r>
              <w:rPr>
                <w:noProof/>
                <w:webHidden/>
              </w:rPr>
              <w:fldChar w:fldCharType="begin"/>
            </w:r>
            <w:r>
              <w:rPr>
                <w:noProof/>
                <w:webHidden/>
              </w:rPr>
              <w:instrText xml:space="preserve"> PAGEREF _Toc183284822 \h </w:instrText>
            </w:r>
            <w:r>
              <w:rPr>
                <w:noProof/>
                <w:webHidden/>
              </w:rPr>
            </w:r>
            <w:r>
              <w:rPr>
                <w:noProof/>
                <w:webHidden/>
              </w:rPr>
              <w:fldChar w:fldCharType="separate"/>
            </w:r>
            <w:r>
              <w:rPr>
                <w:noProof/>
                <w:webHidden/>
              </w:rPr>
              <w:t>13</w:t>
            </w:r>
            <w:r>
              <w:rPr>
                <w:noProof/>
                <w:webHidden/>
              </w:rPr>
              <w:fldChar w:fldCharType="end"/>
            </w:r>
          </w:hyperlink>
        </w:p>
        <w:p w14:paraId="59062656" w14:textId="298EFFAA" w:rsidR="00535E3A" w:rsidRDefault="00535E3A">
          <w:pPr>
            <w:pStyle w:val="TOC1"/>
            <w:tabs>
              <w:tab w:val="right" w:leader="dot" w:pos="9350"/>
            </w:tabs>
            <w:rPr>
              <w:rFonts w:eastAsiaTheme="minorEastAsia"/>
              <w:noProof/>
              <w:kern w:val="2"/>
              <w:sz w:val="24"/>
              <w:szCs w:val="24"/>
              <w14:ligatures w14:val="standardContextual"/>
            </w:rPr>
          </w:pPr>
          <w:hyperlink w:anchor="_Toc183284823" w:history="1">
            <w:r w:rsidRPr="0026725B">
              <w:rPr>
                <w:rStyle w:val="Hyperlink"/>
                <w:noProof/>
              </w:rPr>
              <w:t>References</w:t>
            </w:r>
            <w:r>
              <w:rPr>
                <w:noProof/>
                <w:webHidden/>
              </w:rPr>
              <w:tab/>
            </w:r>
            <w:r>
              <w:rPr>
                <w:noProof/>
                <w:webHidden/>
              </w:rPr>
              <w:fldChar w:fldCharType="begin"/>
            </w:r>
            <w:r>
              <w:rPr>
                <w:noProof/>
                <w:webHidden/>
              </w:rPr>
              <w:instrText xml:space="preserve"> PAGEREF _Toc183284823 \h </w:instrText>
            </w:r>
            <w:r>
              <w:rPr>
                <w:noProof/>
                <w:webHidden/>
              </w:rPr>
            </w:r>
            <w:r>
              <w:rPr>
                <w:noProof/>
                <w:webHidden/>
              </w:rPr>
              <w:fldChar w:fldCharType="separate"/>
            </w:r>
            <w:r>
              <w:rPr>
                <w:noProof/>
                <w:webHidden/>
              </w:rPr>
              <w:t>14</w:t>
            </w:r>
            <w:r>
              <w:rPr>
                <w:noProof/>
                <w:webHidden/>
              </w:rPr>
              <w:fldChar w:fldCharType="end"/>
            </w:r>
          </w:hyperlink>
        </w:p>
        <w:p w14:paraId="5BF98563" w14:textId="6FAA1A54" w:rsidR="00535E3A" w:rsidRDefault="00535E3A">
          <w:pPr>
            <w:pStyle w:val="TOC2"/>
            <w:tabs>
              <w:tab w:val="right" w:leader="dot" w:pos="9350"/>
            </w:tabs>
            <w:rPr>
              <w:rFonts w:eastAsiaTheme="minorEastAsia"/>
              <w:noProof/>
              <w:kern w:val="2"/>
              <w:sz w:val="24"/>
              <w:szCs w:val="24"/>
              <w14:ligatures w14:val="standardContextual"/>
            </w:rPr>
          </w:pPr>
          <w:hyperlink w:anchor="_Toc183284824" w:history="1">
            <w:r w:rsidRPr="0026725B">
              <w:rPr>
                <w:rStyle w:val="Hyperlink"/>
                <w:noProof/>
              </w:rPr>
              <w:t>Additional sources consulted</w:t>
            </w:r>
            <w:r>
              <w:rPr>
                <w:noProof/>
                <w:webHidden/>
              </w:rPr>
              <w:tab/>
            </w:r>
            <w:r>
              <w:rPr>
                <w:noProof/>
                <w:webHidden/>
              </w:rPr>
              <w:fldChar w:fldCharType="begin"/>
            </w:r>
            <w:r>
              <w:rPr>
                <w:noProof/>
                <w:webHidden/>
              </w:rPr>
              <w:instrText xml:space="preserve"> PAGEREF _Toc183284824 \h </w:instrText>
            </w:r>
            <w:r>
              <w:rPr>
                <w:noProof/>
                <w:webHidden/>
              </w:rPr>
            </w:r>
            <w:r>
              <w:rPr>
                <w:noProof/>
                <w:webHidden/>
              </w:rPr>
              <w:fldChar w:fldCharType="separate"/>
            </w:r>
            <w:r>
              <w:rPr>
                <w:noProof/>
                <w:webHidden/>
              </w:rPr>
              <w:t>14</w:t>
            </w:r>
            <w:r>
              <w:rPr>
                <w:noProof/>
                <w:webHidden/>
              </w:rPr>
              <w:fldChar w:fldCharType="end"/>
            </w:r>
          </w:hyperlink>
        </w:p>
        <w:p w14:paraId="0CC801C1" w14:textId="0E7F002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023CA13" w14:textId="51DC7D72" w:rsidR="004327D9" w:rsidRDefault="00457F45">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Figure" </w:instrText>
      </w:r>
      <w:r>
        <w:fldChar w:fldCharType="separate"/>
      </w:r>
      <w:hyperlink w:anchor="_Toc182324571" w:history="1">
        <w:r w:rsidR="004327D9" w:rsidRPr="004B3869">
          <w:rPr>
            <w:rStyle w:val="Hyperlink"/>
            <w:noProof/>
          </w:rPr>
          <w:t>Figure 1: Suspension System</w:t>
        </w:r>
        <w:r w:rsidR="004327D9">
          <w:rPr>
            <w:noProof/>
            <w:webHidden/>
          </w:rPr>
          <w:tab/>
        </w:r>
        <w:r w:rsidR="004327D9">
          <w:rPr>
            <w:noProof/>
            <w:webHidden/>
          </w:rPr>
          <w:fldChar w:fldCharType="begin"/>
        </w:r>
        <w:r w:rsidR="004327D9">
          <w:rPr>
            <w:noProof/>
            <w:webHidden/>
          </w:rPr>
          <w:instrText xml:space="preserve"> PAGEREF _Toc182324571 \h </w:instrText>
        </w:r>
        <w:r w:rsidR="004327D9">
          <w:rPr>
            <w:noProof/>
            <w:webHidden/>
          </w:rPr>
        </w:r>
        <w:r w:rsidR="004327D9">
          <w:rPr>
            <w:noProof/>
            <w:webHidden/>
          </w:rPr>
          <w:fldChar w:fldCharType="separate"/>
        </w:r>
        <w:r w:rsidR="004327D9">
          <w:rPr>
            <w:noProof/>
            <w:webHidden/>
          </w:rPr>
          <w:t>5</w:t>
        </w:r>
        <w:r w:rsidR="004327D9">
          <w:rPr>
            <w:noProof/>
            <w:webHidden/>
          </w:rPr>
          <w:fldChar w:fldCharType="end"/>
        </w:r>
      </w:hyperlink>
    </w:p>
    <w:p w14:paraId="280C3C75" w14:textId="1D6E608A"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72" w:history="1">
        <w:r w:rsidRPr="004B3869">
          <w:rPr>
            <w:rStyle w:val="Hyperlink"/>
            <w:noProof/>
          </w:rPr>
          <w:t>Figure 2: Ayrton Senna racing for McLaren</w:t>
        </w:r>
        <w:r>
          <w:rPr>
            <w:noProof/>
            <w:webHidden/>
          </w:rPr>
          <w:tab/>
        </w:r>
        <w:r>
          <w:rPr>
            <w:noProof/>
            <w:webHidden/>
          </w:rPr>
          <w:fldChar w:fldCharType="begin"/>
        </w:r>
        <w:r>
          <w:rPr>
            <w:noProof/>
            <w:webHidden/>
          </w:rPr>
          <w:instrText xml:space="preserve"> PAGEREF _Toc182324572 \h </w:instrText>
        </w:r>
        <w:r>
          <w:rPr>
            <w:noProof/>
            <w:webHidden/>
          </w:rPr>
        </w:r>
        <w:r>
          <w:rPr>
            <w:noProof/>
            <w:webHidden/>
          </w:rPr>
          <w:fldChar w:fldCharType="separate"/>
        </w:r>
        <w:r>
          <w:rPr>
            <w:noProof/>
            <w:webHidden/>
          </w:rPr>
          <w:t>8</w:t>
        </w:r>
        <w:r>
          <w:rPr>
            <w:noProof/>
            <w:webHidden/>
          </w:rPr>
          <w:fldChar w:fldCharType="end"/>
        </w:r>
      </w:hyperlink>
    </w:p>
    <w:p w14:paraId="06DAC96F" w14:textId="78780A39"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8D2A0B1" w14:textId="6DE5AF1E" w:rsidR="004327D9" w:rsidRDefault="00A71C7A">
      <w:pPr>
        <w:pStyle w:val="TableofFigures"/>
        <w:tabs>
          <w:tab w:val="right" w:leader="dot" w:pos="9350"/>
        </w:tabs>
        <w:rPr>
          <w:rFonts w:eastAsiaTheme="minorEastAsia"/>
          <w:noProof/>
          <w:kern w:val="2"/>
          <w:sz w:val="24"/>
          <w:szCs w:val="24"/>
          <w14:ligatures w14:val="standardContextual"/>
        </w:rPr>
      </w:pPr>
      <w:r>
        <w:lastRenderedPageBreak/>
        <w:fldChar w:fldCharType="begin"/>
      </w:r>
      <w:r>
        <w:instrText xml:space="preserve"> TOC \h \z \c "Table" </w:instrText>
      </w:r>
      <w:r>
        <w:fldChar w:fldCharType="separate"/>
      </w:r>
      <w:hyperlink w:anchor="_Toc182324565" w:history="1">
        <w:r w:rsidR="004327D9" w:rsidRPr="00195DC8">
          <w:rPr>
            <w:rStyle w:val="Hyperlink"/>
            <w:noProof/>
          </w:rPr>
          <w:t>Table 1: Potential Suspension Setup Options</w:t>
        </w:r>
        <w:r w:rsidR="004327D9">
          <w:rPr>
            <w:noProof/>
            <w:webHidden/>
          </w:rPr>
          <w:tab/>
        </w:r>
        <w:r w:rsidR="004327D9">
          <w:rPr>
            <w:noProof/>
            <w:webHidden/>
          </w:rPr>
          <w:fldChar w:fldCharType="begin"/>
        </w:r>
        <w:r w:rsidR="004327D9">
          <w:rPr>
            <w:noProof/>
            <w:webHidden/>
          </w:rPr>
          <w:instrText xml:space="preserve"> PAGEREF _Toc182324565 \h </w:instrText>
        </w:r>
        <w:r w:rsidR="004327D9">
          <w:rPr>
            <w:noProof/>
            <w:webHidden/>
          </w:rPr>
        </w:r>
        <w:r w:rsidR="004327D9">
          <w:rPr>
            <w:noProof/>
            <w:webHidden/>
          </w:rPr>
          <w:fldChar w:fldCharType="separate"/>
        </w:r>
        <w:r w:rsidR="004327D9">
          <w:rPr>
            <w:noProof/>
            <w:webHidden/>
          </w:rPr>
          <w:t>7</w:t>
        </w:r>
        <w:r w:rsidR="004327D9">
          <w:rPr>
            <w:noProof/>
            <w:webHidden/>
          </w:rPr>
          <w:fldChar w:fldCharType="end"/>
        </w:r>
      </w:hyperlink>
    </w:p>
    <w:p w14:paraId="736B8322" w14:textId="398C34AD"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66" w:history="1">
        <w:r w:rsidRPr="00195DC8">
          <w:rPr>
            <w:rStyle w:val="Hyperlink"/>
            <w:noProof/>
          </w:rPr>
          <w:t>Table 2: Comparison of Candidate Solutions</w:t>
        </w:r>
        <w:r>
          <w:rPr>
            <w:noProof/>
            <w:webHidden/>
          </w:rPr>
          <w:tab/>
        </w:r>
        <w:r>
          <w:rPr>
            <w:noProof/>
            <w:webHidden/>
          </w:rPr>
          <w:fldChar w:fldCharType="begin"/>
        </w:r>
        <w:r>
          <w:rPr>
            <w:noProof/>
            <w:webHidden/>
          </w:rPr>
          <w:instrText xml:space="preserve"> PAGEREF _Toc182324566 \h </w:instrText>
        </w:r>
        <w:r>
          <w:rPr>
            <w:noProof/>
            <w:webHidden/>
          </w:rPr>
        </w:r>
        <w:r>
          <w:rPr>
            <w:noProof/>
            <w:webHidden/>
          </w:rPr>
          <w:fldChar w:fldCharType="separate"/>
        </w:r>
        <w:r>
          <w:rPr>
            <w:noProof/>
            <w:webHidden/>
          </w:rPr>
          <w:t>8</w:t>
        </w:r>
        <w:r>
          <w:rPr>
            <w:noProof/>
            <w:webHidden/>
          </w:rPr>
          <w:fldChar w:fldCharType="end"/>
        </w:r>
      </w:hyperlink>
    </w:p>
    <w:p w14:paraId="589F41E3" w14:textId="7E92B193"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00D51A67">
      <w:pPr>
        <w:pStyle w:val="Heading1"/>
        <w:rPr>
          <w:szCs w:val="32"/>
        </w:rPr>
      </w:pPr>
      <w:bookmarkStart w:id="1" w:name="_Toc183284803"/>
      <w:r>
        <w:lastRenderedPageBreak/>
        <w:t>Problem Analysis</w:t>
      </w:r>
      <w:bookmarkEnd w:id="1"/>
    </w:p>
    <w:p w14:paraId="2A6EE7E8" w14:textId="77777777" w:rsidR="00584B1C" w:rsidRDefault="31AB8FB0" w:rsidP="006C39FA">
      <w:pPr>
        <w:pStyle w:val="Heading2"/>
      </w:pPr>
      <w:bookmarkStart w:id="2" w:name="_Toc183284804"/>
      <w:r w:rsidRPr="009D205E">
        <w:t>Overview</w:t>
      </w:r>
      <w:r>
        <w:t xml:space="preserve"> of problem and its significance</w:t>
      </w:r>
      <w:bookmarkEnd w:id="2"/>
    </w:p>
    <w:p w14:paraId="5C265E14" w14:textId="1E187A41"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 the weight of fuel burning.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15 minute sprints to 24 hour endurance formats. Either way, the race setup will be such that the vehicle is consistently drivable, has minimal tire wear, and is fuel efficient.</w:t>
      </w:r>
    </w:p>
    <w:p w14:paraId="57B78E7F" w14:textId="7DB7E6AB" w:rsidR="00B025C4" w:rsidRPr="009D3DCD" w:rsidRDefault="00B025C4" w:rsidP="009D3DCD">
      <w:r>
        <w:tab/>
      </w:r>
      <w:r w:rsidR="00F71D19">
        <w:t>As testing time is limited, the methods used to dial in a vehicles’ setup has become increasingly important. Racecar Engineering magazine suggests that for teams to be competitive they have to take advantage of simulation tools. Improvements in technology have allowed the race car to be analyzed before it ever touches pavement.</w:t>
      </w:r>
      <w:r w:rsidR="00DE204C">
        <w:t xml:space="preserve"> </w:t>
      </w:r>
      <w:r w:rsidR="0068554C" w:rsidRPr="0068554C">
        <w:t>Suspension setup, in particular, is hypersensitive to specific drivers and tracks.</w:t>
      </w:r>
    </w:p>
    <w:p w14:paraId="7BC3751C" w14:textId="77777777" w:rsidR="00584B1C" w:rsidRDefault="31AB8FB0" w:rsidP="006C39FA">
      <w:pPr>
        <w:pStyle w:val="Heading2"/>
      </w:pPr>
      <w:bookmarkStart w:id="3" w:name="_Toc183284805"/>
      <w:r>
        <w:t>STEM fundamentals of problem</w:t>
      </w:r>
      <w:bookmarkEnd w:id="3"/>
    </w:p>
    <w:p w14:paraId="5DD7CA1F" w14:textId="77777777" w:rsidR="00732B4A" w:rsidRDefault="00ED27DA" w:rsidP="004A4699">
      <w:pPr>
        <w:ind w:firstLine="360"/>
      </w:pPr>
      <w:r>
        <w:t xml:space="preserve">The concept of tuning begins with the understanding that a race car is simply four tires and a driver outfitted with devices that allow it to negotiate a track as fast as possible. Changing the configuration of any devices in the correct way can aid the driver in driving the track faster and more efficiently. The most critical of the devices begins with tires. </w:t>
      </w:r>
      <w:r w:rsidR="00BD1012">
        <w:t>Tires receive all road inputs and generate all tractive forces</w:t>
      </w:r>
      <w:r>
        <w:t>, as they are the only parts of the car in contact with the road surface.</w:t>
      </w:r>
      <w:r w:rsidR="00BD1012">
        <w:t xml:space="preserve"> There are two modes in which tires interact with the vehicle to produce traction – mechanically and aerodynamically. Mechanical grip is </w:t>
      </w:r>
      <w:r w:rsidR="00B71782">
        <w:t xml:space="preserve">the </w:t>
      </w:r>
      <w:r w:rsidR="00BD1012">
        <w:t xml:space="preserve">result of </w:t>
      </w:r>
      <w:r w:rsidR="00B71782">
        <w:t xml:space="preserve">the </w:t>
      </w:r>
      <w:r w:rsidR="00BD1012">
        <w:t>kinematic design of vehicle and setup of suspension components.</w:t>
      </w:r>
      <w:r w:rsidR="00B71782">
        <w:t xml:space="preserve"> </w:t>
      </w:r>
      <w:r w:rsidR="00CA4E68">
        <w:t xml:space="preserve">Typical race cars have some form linkage that connects the wheels to the chassis. A spring and damper assembly allows the wheels to absorb bumps and just as importantly, control the </w:t>
      </w:r>
      <w:r w:rsidR="004A4699">
        <w:t>motion of the chassis</w:t>
      </w:r>
      <w:r w:rsidR="00CA4E68">
        <w:t>.</w:t>
      </w:r>
      <w:r w:rsidR="00BD1012">
        <w:t xml:space="preserve"> Aerodynamic grip</w:t>
      </w:r>
      <w:r w:rsidR="00FB4424">
        <w:t>,</w:t>
      </w:r>
      <w:r w:rsidR="00BD1012">
        <w:t xml:space="preserve"> </w:t>
      </w:r>
      <w:r w:rsidR="00632467">
        <w:t>which is produced by wings and bodywork</w:t>
      </w:r>
      <w:r w:rsidR="00FB4424">
        <w:t>,</w:t>
      </w:r>
      <w:r w:rsidR="00632467">
        <w:t xml:space="preserve"> </w:t>
      </w:r>
      <w:r w:rsidR="00BD1012">
        <w:t>takes affect at higher speeds a</w:t>
      </w:r>
      <w:r w:rsidR="00632467">
        <w:t>nd is dependent on vehicle ride height and attitude.</w:t>
      </w:r>
      <w:r w:rsidR="004A4699">
        <w:t xml:space="preserve"> </w:t>
      </w:r>
    </w:p>
    <w:p w14:paraId="4FF85B8F" w14:textId="5D53ABEF" w:rsidR="006A038E" w:rsidRDefault="004A4699" w:rsidP="006A038E">
      <w:pPr>
        <w:ind w:firstLine="360"/>
      </w:pPr>
      <w:r>
        <w:t xml:space="preserve">Many of a vehicles dynamic parameters are designed directly into the chassis with regulations, packaging, and tire allocation in mind. This can make fundamental characteristics of a car challenging to adjust because large weldments and assemblies would need redesigned. </w:t>
      </w:r>
      <w:r w:rsidR="006B60DA">
        <w:t>Several parameters of racecar have been designed into a window of operation and have corresponding mechanical adjustments</w:t>
      </w:r>
      <w:r w:rsidR="00732B4A">
        <w:t xml:space="preserve"> that can be made by a technician.</w:t>
      </w:r>
      <w:r w:rsidR="00A52DBB">
        <w:t xml:space="preserve"> The number and type of adjustments available varies with the type of car, typically with more complex systems found at higher levels of racing.</w:t>
      </w:r>
      <w:r w:rsidR="008A52B2">
        <w:t xml:space="preserve"> </w:t>
      </w:r>
      <w:r w:rsidR="006A038E">
        <w:fldChar w:fldCharType="begin"/>
      </w:r>
      <w:r w:rsidR="006A038E">
        <w:instrText xml:space="preserve"> REF _Ref182253620 \h </w:instrText>
      </w:r>
      <w:r w:rsidR="006A038E">
        <w:fldChar w:fldCharType="separate"/>
      </w:r>
      <w:r w:rsidR="006A038E">
        <w:t xml:space="preserve">Figure </w:t>
      </w:r>
      <w:r w:rsidR="006A038E">
        <w:rPr>
          <w:noProof/>
        </w:rPr>
        <w:t>1</w:t>
      </w:r>
      <w:r w:rsidR="006A038E">
        <w:t>: Suspension System</w:t>
      </w:r>
      <w:r w:rsidR="006A038E">
        <w:fldChar w:fldCharType="end"/>
      </w:r>
      <w:r w:rsidR="006A038E">
        <w:t xml:space="preserve">. </w:t>
      </w:r>
      <w:r w:rsidR="006A038E">
        <w:fldChar w:fldCharType="begin"/>
      </w:r>
      <w:r w:rsidR="006A038E">
        <w:instrText xml:space="preserve"> REF _Ref182253628 \h </w:instrText>
      </w:r>
      <w:r w:rsidR="006A038E">
        <w:fldChar w:fldCharType="separate"/>
      </w:r>
      <w:r w:rsidR="006A038E">
        <w:t xml:space="preserve">Figure </w:t>
      </w:r>
      <w:r w:rsidR="006A038E">
        <w:rPr>
          <w:noProof/>
        </w:rPr>
        <w:t>1</w:t>
      </w:r>
      <w:r w:rsidR="006A038E">
        <w:fldChar w:fldCharType="end"/>
      </w:r>
      <w:r w:rsidR="006A038E">
        <w:t xml:space="preserve"> displays a 3D rendering of the suspension linkages and wheel assemblies for the </w:t>
      </w:r>
      <w:r w:rsidR="006A038E" w:rsidRPr="006A038E">
        <w:t>University of Padua</w:t>
      </w:r>
      <w:r w:rsidR="006A038E">
        <w:t xml:space="preserve">’s Formula Student car. </w:t>
      </w:r>
    </w:p>
    <w:p w14:paraId="3B812FDE" w14:textId="77777777" w:rsidR="008A52B2" w:rsidRDefault="008A52B2" w:rsidP="008A52B2">
      <w:pPr>
        <w:keepNext/>
        <w:ind w:firstLine="360"/>
        <w:jc w:val="center"/>
      </w:pPr>
      <w:r>
        <w:rPr>
          <w:noProof/>
        </w:rPr>
        <w:lastRenderedPageBreak/>
        <w:drawing>
          <wp:inline distT="0" distB="0" distL="0" distR="0" wp14:anchorId="7C9AB866" wp14:editId="11D22B47">
            <wp:extent cx="5592771" cy="2990850"/>
            <wp:effectExtent l="0" t="0" r="8255" b="0"/>
            <wp:docPr id="664275406" name="Picture 5" descr="Suspension Force Measurements On a Racecar | Dewe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spension Force Measurements On a Racecar | Dewesoft"/>
                    <pic:cNvPicPr>
                      <a:picLocks noChangeAspect="1" noChangeArrowheads="1"/>
                    </pic:cNvPicPr>
                  </pic:nvPicPr>
                  <pic:blipFill rotWithShape="1">
                    <a:blip r:embed="rId12">
                      <a:extLst>
                        <a:ext uri="{28A0092B-C50C-407E-A947-70E740481C1C}">
                          <a14:useLocalDpi xmlns:a14="http://schemas.microsoft.com/office/drawing/2010/main" val="0"/>
                        </a:ext>
                      </a:extLst>
                    </a:blip>
                    <a:srcRect t="10354" b="4023"/>
                    <a:stretch/>
                  </pic:blipFill>
                  <pic:spPr bwMode="auto">
                    <a:xfrm>
                      <a:off x="0" y="0"/>
                      <a:ext cx="5618213" cy="3004456"/>
                    </a:xfrm>
                    <a:prstGeom prst="rect">
                      <a:avLst/>
                    </a:prstGeom>
                    <a:noFill/>
                    <a:ln>
                      <a:noFill/>
                    </a:ln>
                    <a:extLst>
                      <a:ext uri="{53640926-AAD7-44D8-BBD7-CCE9431645EC}">
                        <a14:shadowObscured xmlns:a14="http://schemas.microsoft.com/office/drawing/2010/main"/>
                      </a:ext>
                    </a:extLst>
                  </pic:spPr>
                </pic:pic>
              </a:graphicData>
            </a:graphic>
          </wp:inline>
        </w:drawing>
      </w:r>
    </w:p>
    <w:p w14:paraId="20BE3197" w14:textId="717CA7FB" w:rsidR="008A52B2" w:rsidRDefault="008A52B2" w:rsidP="00140FB2">
      <w:pPr>
        <w:pStyle w:val="Caption"/>
      </w:pPr>
      <w:bookmarkStart w:id="4" w:name="_Ref182253628"/>
      <w:bookmarkStart w:id="5" w:name="_Ref182253620"/>
      <w:bookmarkStart w:id="6" w:name="_Toc182324571"/>
      <w:r>
        <w:t xml:space="preserve">Figure </w:t>
      </w:r>
      <w:fldSimple w:instr=" SEQ Figure \* ARABIC ">
        <w:r w:rsidR="00BE3D6F">
          <w:rPr>
            <w:noProof/>
          </w:rPr>
          <w:t>1</w:t>
        </w:r>
      </w:fldSimple>
      <w:bookmarkEnd w:id="4"/>
      <w:r>
        <w:t xml:space="preserve">: Suspension </w:t>
      </w:r>
      <w:bookmarkEnd w:id="5"/>
      <w:r w:rsidR="00BE2A08">
        <w:t>System</w:t>
      </w:r>
      <w:bookmarkEnd w:id="6"/>
    </w:p>
    <w:p w14:paraId="013DA288" w14:textId="5A1ECCEA" w:rsidR="00A26D28" w:rsidRDefault="00A26D28" w:rsidP="00FB4424">
      <w:pPr>
        <w:ind w:firstLine="360"/>
      </w:pPr>
      <w:r>
        <w:t>What do dynamic tests yield for results?</w:t>
      </w:r>
      <w:r w:rsidR="00F26423">
        <w:t xml:space="preserve"> How are cars fine-tuned?</w:t>
      </w:r>
    </w:p>
    <w:p w14:paraId="0BDD8CD6" w14:textId="693994AD" w:rsidR="0093525A" w:rsidRDefault="0093525A" w:rsidP="0093525A">
      <w:pPr>
        <w:ind w:firstLine="360"/>
      </w:pPr>
      <w:r>
        <w:t xml:space="preserve">Gathering data for vehicle systems comes in a variety of methods but it always is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4728D02A" w14:textId="2FBBC637" w:rsidR="00E27D18" w:rsidRDefault="00E27D18" w:rsidP="00F902AE">
      <w:pPr>
        <w:ind w:firstLine="360"/>
      </w:pPr>
      <w:r>
        <w:t>Since one goal of improving suspension performance is minimizing wheel load divergence (insert citation), the data gathered needs to organized appropriately.</w:t>
      </w:r>
    </w:p>
    <w:p w14:paraId="1277CB96" w14:textId="1899AF94" w:rsidR="008E6665" w:rsidRPr="00BD1012" w:rsidRDefault="008E6665" w:rsidP="00F902AE">
      <w:pPr>
        <w:ind w:firstLine="360"/>
      </w:pPr>
      <w:r>
        <w:t xml:space="preserve">In a paper by wrote  by Vanhees and Maes, the vibration behavior of a vehicle is broken into three main groups </w:t>
      </w:r>
      <w:r>
        <w:fldChar w:fldCharType="begin"/>
      </w:r>
      <w:r>
        <w:instrText xml:space="preserve"> ADDIN ZOTERO_ITEM CSL_CITATION {"citationID":"TJljds73","properties":{"formattedCitation":"(G &amp; M, 2002)","plainCitation":"(G &amp; M, 2002)","noteIndex":0},"citationItems":[{"id":343,"uris":["http://zotero.org/users/12916010/items/4H5H88T9"],"itemData":{"id":343,"type":"paper-conference","event-title":"Proceedings of the 2002 International Conference on Noise and Vibration Engineering","page":"63-70","title":"Vehicle Suspension Characterisation By Using Road Simulation on a 4-Poster Test Rig","author":[{"family":"G","given":"Vanhees"},{"family":"M","given":"Maes"}],"issued":{"date-parts":[["2002"]]}}}],"schema":"https://github.com/citation-style-language/schema/raw/master/csl-citation.json"} </w:instrText>
      </w:r>
      <w:r>
        <w:fldChar w:fldCharType="separate"/>
      </w:r>
      <w:r w:rsidRPr="008E6665">
        <w:rPr>
          <w:rFonts w:ascii="Calibri" w:hAnsi="Calibri" w:cs="Calibri"/>
        </w:rPr>
        <w:t>(G &amp; M, 2002)</w:t>
      </w:r>
      <w:r>
        <w:fldChar w:fldCharType="end"/>
      </w:r>
      <w:r>
        <w:t xml:space="preserve">. Frequencies between 0-25 Hz are attributed to handling and ride, the 0-100 Hz range is for harshness and comfort, and the 50-10000 Hz range is concerned with vibrations that affect structural integrity </w:t>
      </w:r>
      <w:r>
        <w:fldChar w:fldCharType="begin"/>
      </w:r>
      <w:r>
        <w:instrText xml:space="preserve"> ADDIN ZOTERO_ITEM CSL_CITATION {"citationID":"wcgIyab5","properties":{"formattedCitation":"(G &amp; M, 2002)","plainCitation":"(G &amp; M, 2002)","noteIndex":0},"citationItems":[{"id":343,"uris":["http://zotero.org/users/12916010/items/4H5H88T9"],"itemData":{"id":343,"type":"paper-conference","event-title":"Proceedings of the 2002 International Conference on Noise and Vibration Engineering","page":"63-70","title":"Vehicle Suspension Characterisation By Using Road Simulation on a 4-Poster Test Rig","author":[{"family":"G","given":"Vanhees"},{"family":"M","given":"Maes"}],"issued":{"date-parts":[["2002"]]}}}],"schema":"https://github.com/citation-style-language/schema/raw/master/csl-citation.json"} </w:instrText>
      </w:r>
      <w:r>
        <w:fldChar w:fldCharType="separate"/>
      </w:r>
      <w:r w:rsidRPr="008E6665">
        <w:rPr>
          <w:rFonts w:ascii="Calibri" w:hAnsi="Calibri" w:cs="Calibri"/>
        </w:rPr>
        <w:t>(G &amp; M, 2002)</w:t>
      </w:r>
      <w:r>
        <w:fldChar w:fldCharType="end"/>
      </w:r>
      <w:r>
        <w:t>.</w:t>
      </w:r>
    </w:p>
    <w:p w14:paraId="1470BE77" w14:textId="77777777" w:rsidR="00584B1C" w:rsidRDefault="00584B1C" w:rsidP="006C39FA">
      <w:pPr>
        <w:pStyle w:val="Heading2"/>
      </w:pPr>
      <w:bookmarkStart w:id="7" w:name="_Toc183284806"/>
      <w:r w:rsidRPr="006C39FA">
        <w:t>Lessons from prior responses to the problem</w:t>
      </w:r>
      <w:bookmarkEnd w:id="7"/>
    </w:p>
    <w:p w14:paraId="30D1171B" w14:textId="132A96CE" w:rsidR="00F902AE" w:rsidRDefault="006C05F0" w:rsidP="006C05F0">
      <w:pPr>
        <w:pStyle w:val="ListParagraph"/>
        <w:numPr>
          <w:ilvl w:val="0"/>
          <w:numId w:val="6"/>
        </w:numPr>
      </w:pPr>
      <w:r>
        <w:t>What things have been successful in testing</w:t>
      </w:r>
    </w:p>
    <w:p w14:paraId="5C391708" w14:textId="6309C9C5" w:rsidR="006C05F0" w:rsidRDefault="006C05F0" w:rsidP="006C05F0">
      <w:pPr>
        <w:pStyle w:val="ListParagraph"/>
        <w:numPr>
          <w:ilvl w:val="0"/>
          <w:numId w:val="6"/>
        </w:numPr>
      </w:pPr>
      <w:r>
        <w:t>What problems have persisted since beginning solutions</w:t>
      </w:r>
    </w:p>
    <w:p w14:paraId="57E5EEEC" w14:textId="53891873" w:rsidR="00E45CA6" w:rsidRDefault="00E45CA6" w:rsidP="006C05F0">
      <w:pPr>
        <w:pStyle w:val="ListParagraph"/>
        <w:numPr>
          <w:ilvl w:val="0"/>
          <w:numId w:val="6"/>
        </w:numPr>
      </w:pPr>
      <w:r>
        <w:t xml:space="preserve">What ideas from a range of solutions could be helpful to continue using? </w:t>
      </w:r>
    </w:p>
    <w:p w14:paraId="251E0EF2" w14:textId="5CA3D2A0" w:rsidR="00E45CA6" w:rsidRDefault="00E45CA6" w:rsidP="00E45CA6">
      <w:pPr>
        <w:pStyle w:val="ListParagraph"/>
        <w:numPr>
          <w:ilvl w:val="1"/>
          <w:numId w:val="6"/>
        </w:numPr>
      </w:pPr>
      <w:r>
        <w:t>Ex. Simulated damper sweeps in 4 post rig could be used in K&amp;C</w:t>
      </w:r>
    </w:p>
    <w:p w14:paraId="636E6F82" w14:textId="092609D8" w:rsidR="00677D32" w:rsidRDefault="009902A7" w:rsidP="00677D32">
      <w:pPr>
        <w:pStyle w:val="ListParagraph"/>
        <w:numPr>
          <w:ilvl w:val="0"/>
          <w:numId w:val="6"/>
        </w:numPr>
      </w:pPr>
      <w:r>
        <w:t>Infrastructure challenges from building rigs</w:t>
      </w:r>
    </w:p>
    <w:p w14:paraId="7D838568" w14:textId="2237E2A6" w:rsidR="007E7E02" w:rsidRDefault="007E7E02" w:rsidP="007E7E02">
      <w:pPr>
        <w:pStyle w:val="ListParagraph"/>
        <w:numPr>
          <w:ilvl w:val="1"/>
          <w:numId w:val="6"/>
        </w:numPr>
      </w:pPr>
      <w:r>
        <w:t>Expensive</w:t>
      </w:r>
    </w:p>
    <w:p w14:paraId="16A2502D" w14:textId="0EAD26E5" w:rsidR="007E7E02" w:rsidRDefault="007E7E02" w:rsidP="007E7E02">
      <w:pPr>
        <w:pStyle w:val="ListParagraph"/>
        <w:numPr>
          <w:ilvl w:val="1"/>
          <w:numId w:val="6"/>
        </w:numPr>
      </w:pPr>
      <w:r>
        <w:t>Need engineers to work the machines</w:t>
      </w:r>
    </w:p>
    <w:p w14:paraId="2C1B6D0D" w14:textId="5586B8FA" w:rsidR="007E7E02" w:rsidRDefault="007E7E02" w:rsidP="007E7E02">
      <w:pPr>
        <w:pStyle w:val="ListParagraph"/>
        <w:numPr>
          <w:ilvl w:val="1"/>
          <w:numId w:val="6"/>
        </w:numPr>
      </w:pPr>
      <w:r>
        <w:t>Lots of machines and concrete</w:t>
      </w:r>
    </w:p>
    <w:p w14:paraId="0EFAB77A" w14:textId="522CDAFA" w:rsidR="00DC4AF4" w:rsidRDefault="00DC4AF4" w:rsidP="007E7E02">
      <w:pPr>
        <w:pStyle w:val="ListParagraph"/>
        <w:numPr>
          <w:ilvl w:val="1"/>
          <w:numId w:val="6"/>
        </w:numPr>
      </w:pPr>
      <w:r>
        <w:t>Locations – racing teams are worldwide</w:t>
      </w:r>
    </w:p>
    <w:p w14:paraId="0906FF79" w14:textId="26FFFD6F" w:rsidR="00677D32" w:rsidRDefault="00677D32" w:rsidP="009902A7">
      <w:pPr>
        <w:pStyle w:val="ListParagraph"/>
        <w:numPr>
          <w:ilvl w:val="0"/>
          <w:numId w:val="6"/>
        </w:numPr>
      </w:pPr>
      <w:r>
        <w:t>Where testing has been conducted and lack of data</w:t>
      </w:r>
    </w:p>
    <w:p w14:paraId="332902C1" w14:textId="4CDE6106" w:rsidR="00677D32" w:rsidRDefault="00677D32" w:rsidP="00677D32">
      <w:pPr>
        <w:pStyle w:val="ListParagraph"/>
        <w:numPr>
          <w:ilvl w:val="1"/>
          <w:numId w:val="6"/>
        </w:numPr>
      </w:pPr>
      <w:r>
        <w:lastRenderedPageBreak/>
        <w:t>Racing teams secrete equipment and data</w:t>
      </w:r>
    </w:p>
    <w:p w14:paraId="636CBBD6" w14:textId="5F8DC180" w:rsidR="00677D32" w:rsidRPr="00F902AE" w:rsidRDefault="00677D32" w:rsidP="00677D32">
      <w:pPr>
        <w:pStyle w:val="ListParagraph"/>
        <w:numPr>
          <w:ilvl w:val="1"/>
          <w:numId w:val="6"/>
        </w:numPr>
      </w:pPr>
      <w:r>
        <w:t>Few locations</w:t>
      </w:r>
    </w:p>
    <w:p w14:paraId="4447A87B" w14:textId="77777777" w:rsidR="00584B1C" w:rsidRDefault="31AB8FB0" w:rsidP="006C39FA">
      <w:pPr>
        <w:pStyle w:val="Heading2"/>
      </w:pPr>
      <w:bookmarkStart w:id="8" w:name="_Toc183284807"/>
      <w:r>
        <w:t>Project objectives and constraints</w:t>
      </w:r>
      <w:bookmarkEnd w:id="8"/>
    </w:p>
    <w:p w14:paraId="12783B5A" w14:textId="344D4304"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BB6444">
        <w:t xml:space="preserve">Also it can narrow the window of what is understood to be suboptimal setup choices. </w:t>
      </w:r>
    </w:p>
    <w:p w14:paraId="6AA85F1D" w14:textId="70412E62" w:rsidR="00BB6444" w:rsidRDefault="00564937" w:rsidP="00BB6444">
      <w:pPr>
        <w:ind w:firstLine="360"/>
      </w:pPr>
      <w:r>
        <w:t xml:space="preserve">Another aspect of selecting a </w:t>
      </w:r>
      <w:r w:rsidR="00300676">
        <w:t>testing</w:t>
      </w:r>
      <w:r>
        <w:t xml:space="preserve">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8D6EEC">
        <w:t xml:space="preserve">Table </w:t>
      </w:r>
      <w:r w:rsidR="008D6EEC">
        <w:rPr>
          <w:noProof/>
        </w:rPr>
        <w:t>1</w:t>
      </w:r>
      <w:r w:rsidR="008D6EEC">
        <w:fldChar w:fldCharType="end"/>
      </w:r>
      <w:r w:rsidR="008D6EEC">
        <w:t>, for even a fairly standard vehicle package, the number of individual adjustments is significant</w:t>
      </w:r>
      <w:r w:rsidR="006A6757">
        <w:t xml:space="preserve"> </w:t>
      </w:r>
      <w:r w:rsidR="006A6757">
        <w:fldChar w:fldCharType="begin"/>
      </w:r>
      <w:r w:rsidR="006A6757">
        <w:instrText xml:space="preserve"> ADDIN ZOTERO_ITEM CSL_CITATION {"citationID":"SB85o4ko","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r w:rsidR="006A6757">
        <w:fldChar w:fldCharType="end"/>
      </w:r>
      <w:r w:rsidR="008D6EEC">
        <w:t xml:space="preserve">. </w:t>
      </w:r>
    </w:p>
    <w:p w14:paraId="1E680CD4" w14:textId="425D8D4B" w:rsidR="00BB6444" w:rsidRDefault="00BB6444" w:rsidP="00BB6444">
      <w:pPr>
        <w:pStyle w:val="Caption"/>
        <w:keepNext/>
      </w:pPr>
      <w:bookmarkStart w:id="9" w:name="_Ref181194773"/>
      <w:bookmarkStart w:id="10" w:name="_Toc182324565"/>
      <w:r>
        <w:t xml:space="preserve">Table </w:t>
      </w:r>
      <w:fldSimple w:instr=" SEQ Table \* ARABIC ">
        <w:r>
          <w:rPr>
            <w:noProof/>
          </w:rPr>
          <w:t>1</w:t>
        </w:r>
      </w:fldSimple>
      <w:r>
        <w:t>: Potential Suspension Setup Options</w:t>
      </w:r>
      <w:bookmarkEnd w:id="9"/>
      <w:bookmarkEnd w:id="10"/>
      <w:r w:rsidR="006A6757">
        <w:t xml:space="preserve"> </w:t>
      </w:r>
      <w:r w:rsidR="006A6757">
        <w:fldChar w:fldCharType="begin"/>
      </w:r>
      <w:r w:rsidR="006A6757">
        <w:instrText xml:space="preserve"> ADDIN ZOTERO_ITEM CSL_CITATION {"citationID":"nxkaaOlM","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r w:rsidR="006A6757">
        <w:fldChar w:fldCharType="end"/>
      </w:r>
    </w:p>
    <w:p w14:paraId="33520DDA" w14:textId="57506976" w:rsidR="001339E3" w:rsidRDefault="00BB6444" w:rsidP="00AE6BBC">
      <w:pPr>
        <w:ind w:firstLine="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3"/>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r>
        <w:t>It is desirable for the analysis to be efficient which require</w:t>
      </w:r>
      <w:r w:rsidR="00C529E4">
        <w:t xml:space="preserve">s the least amount of time between testing and results. </w:t>
      </w:r>
    </w:p>
    <w:p w14:paraId="29E73B75" w14:textId="63359068" w:rsidR="00741767" w:rsidRDefault="001339E3" w:rsidP="00BB6444">
      <w:pPr>
        <w:ind w:firstLine="360"/>
      </w:pPr>
      <w:r>
        <w:t>Ideally, using simulation testing tools decreases the cost for a racing team to be successful. Unfor</w:t>
      </w:r>
      <w:r w:rsidR="00160FAE">
        <w:t>tunately, this reality is not feasible because the inevitable costs associated with more testing.</w:t>
      </w:r>
    </w:p>
    <w:p w14:paraId="67948124" w14:textId="0362D711" w:rsidR="00BB6444" w:rsidRDefault="009606A2" w:rsidP="00D9053C">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A </w:t>
      </w:r>
      <w:r w:rsidR="007742E1">
        <w:t>relationship can be made between the cost or quantity of testing conducted to the success per race of a team.</w:t>
      </w:r>
    </w:p>
    <w:p w14:paraId="4EE0B3D7" w14:textId="6BE0A51D" w:rsidR="00166ACD" w:rsidRPr="003A63EF" w:rsidRDefault="00166ACD" w:rsidP="00D9053C">
      <w:pPr>
        <w:ind w:firstLine="360"/>
      </w:pPr>
      <w:r>
        <w:t xml:space="preserve">It is widely understood that minimizing normal load variation of each tire will result in better vehicle handling </w:t>
      </w:r>
      <w:r>
        <w:fldChar w:fldCharType="begin"/>
      </w:r>
      <w:r>
        <w:instrText xml:space="preserve"> ADDIN ZOTERO_ITEM CSL_CITATION {"citationID":"JUk6FVaQ","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fldChar w:fldCharType="separate"/>
      </w:r>
      <w:r w:rsidRPr="00166ACD">
        <w:rPr>
          <w:rFonts w:ascii="Calibri" w:hAnsi="Calibri" w:cs="Calibri"/>
        </w:rPr>
        <w:t>(Kelly et al., 2002)</w:t>
      </w:r>
      <w:r>
        <w:fldChar w:fldCharType="end"/>
      </w:r>
      <w:r>
        <w:t xml:space="preserve">. </w:t>
      </w:r>
      <w:r w:rsidR="00D009AC">
        <w:t xml:space="preserve">Since more downforce is created at lower ride height, having better control of the vehicle’s platform is critical </w:t>
      </w:r>
      <w:r w:rsidR="00D009AC">
        <w:fldChar w:fldCharType="begin"/>
      </w:r>
      <w:r w:rsidR="008E6665">
        <w:instrText xml:space="preserve"> ADDIN ZOTERO_ITEM CSL_CITATION {"citationID":"1khre5QW","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D009AC">
        <w:fldChar w:fldCharType="separate"/>
      </w:r>
      <w:r w:rsidR="00D009AC" w:rsidRPr="00166ACD">
        <w:rPr>
          <w:rFonts w:ascii="Calibri" w:hAnsi="Calibri" w:cs="Calibri"/>
        </w:rPr>
        <w:t>(Kelly et al., 2002)</w:t>
      </w:r>
      <w:r w:rsidR="00D009AC">
        <w:fldChar w:fldCharType="end"/>
      </w:r>
      <w:r w:rsidR="00D009AC">
        <w:t>. Being able to run the vehicle as low as possible without upsetting the chassis and suspension will allow the most traction to be extracted from the tires, resulting in the most performance.</w:t>
      </w:r>
    </w:p>
    <w:p w14:paraId="0C175AF1" w14:textId="77777777" w:rsidR="00584B1C" w:rsidRPr="00584B1C" w:rsidRDefault="00584B1C" w:rsidP="00D51A67">
      <w:pPr>
        <w:pStyle w:val="Heading1"/>
      </w:pPr>
      <w:bookmarkStart w:id="11" w:name="_Toc183284808"/>
      <w:r>
        <w:t>Candidate </w:t>
      </w:r>
      <w:r w:rsidRPr="00D51A67">
        <w:t>Solutions</w:t>
      </w:r>
      <w:bookmarkEnd w:id="11"/>
    </w:p>
    <w:p w14:paraId="2D31649D" w14:textId="3F48E86C" w:rsidR="00F917D9" w:rsidRPr="00F917D9" w:rsidRDefault="00584B1C" w:rsidP="006D3DDF">
      <w:pPr>
        <w:pStyle w:val="Heading2"/>
      </w:pPr>
      <w:bookmarkStart w:id="12" w:name="_Toc183284809"/>
      <w:commentRangeStart w:id="13"/>
      <w:r>
        <w:lastRenderedPageBreak/>
        <w:t>Scope of</w:t>
      </w:r>
      <w:r w:rsidR="00905AA5">
        <w:t xml:space="preserve"> S</w:t>
      </w:r>
      <w:r w:rsidRPr="00692B65">
        <w:t>olutions</w:t>
      </w:r>
      <w:r>
        <w:t xml:space="preserve"> </w:t>
      </w:r>
      <w:r w:rsidR="00905AA5">
        <w:t>C</w:t>
      </w:r>
      <w:r>
        <w:t>onsidered</w:t>
      </w:r>
      <w:commentRangeEnd w:id="13"/>
      <w:r w:rsidR="007C7F7F">
        <w:rPr>
          <w:rStyle w:val="CommentReference"/>
          <w:rFonts w:asciiTheme="minorHAnsi" w:eastAsiaTheme="minorHAnsi" w:hAnsiTheme="minorHAnsi" w:cstheme="minorBidi"/>
          <w:b w:val="0"/>
          <w:bCs w:val="0"/>
        </w:rPr>
        <w:commentReference w:id="13"/>
      </w:r>
      <w:bookmarkEnd w:id="12"/>
    </w:p>
    <w:p w14:paraId="3C82344C" w14:textId="1C55486A" w:rsidR="00D9053C" w:rsidRDefault="00C004B4" w:rsidP="00D9053C">
      <w:pPr>
        <w:pStyle w:val="Heading3"/>
      </w:pPr>
      <w:bookmarkStart w:id="14" w:name="_Toc183284810"/>
      <w:r>
        <w:t xml:space="preserve">Track </w:t>
      </w:r>
      <w:r w:rsidR="00F62D85">
        <w:t>T</w:t>
      </w:r>
      <w:r>
        <w:t>esting</w:t>
      </w:r>
      <w:bookmarkEnd w:id="14"/>
    </w:p>
    <w:p w14:paraId="1ABE8715" w14:textId="08CF33D1" w:rsidR="002C1ED9" w:rsidRDefault="00D9053C" w:rsidP="00E8236B">
      <w:pPr>
        <w:ind w:firstLine="360"/>
      </w:pPr>
      <w:r>
        <w:t xml:space="preserve">The most </w:t>
      </w:r>
      <w:r w:rsidR="00D3175D">
        <w:t>fundamental</w:t>
      </w:r>
      <w:r>
        <w:t xml:space="preserve"> form of tuning the race car is track side tuning. While track tuning does not take advantage of </w:t>
      </w:r>
      <w:r w:rsidR="00515855">
        <w:t xml:space="preserve">engineering tools and extra time found in a lab, it is worth understanding the most fundamental approach. </w:t>
      </w:r>
      <w:r w:rsidR="009A76A2">
        <w:t>Furthermore, for all methods that will be analyzed, track tuning will be remain as one the last steps in validating a setup adjustment</w:t>
      </w:r>
      <w:r w:rsidR="002C1ED9">
        <w:t>.</w:t>
      </w:r>
      <w:r w:rsidR="006E2E60">
        <w:t xml:space="preserve"> </w:t>
      </w:r>
    </w:p>
    <w:p w14:paraId="5A1B8AD8" w14:textId="1CF4AFEB" w:rsidR="009B3D24" w:rsidRDefault="002C1ED9" w:rsidP="00E8236B">
      <w:pPr>
        <w:ind w:firstLine="360"/>
      </w:pPr>
      <w:r>
        <w:t xml:space="preserve">A typical track tuning session consists of shaking down the car and running through a testing plan. The shake down is an essential step in which the </w:t>
      </w:r>
      <w:r w:rsidR="00EE34E3">
        <w:t>car and driver</w:t>
      </w:r>
      <w:r>
        <w:t xml:space="preserve"> are introduced to the new track. </w:t>
      </w:r>
      <w:r w:rsidR="00EE34E3">
        <w:t>A testing plan is developed before the testing day and targets a particular segment of the vehicle.</w:t>
      </w:r>
      <w:r w:rsidR="001D5149">
        <w:t xml:space="preserve"> As progress is made with the vehicle’s performance, the testing plan can be adjusted to target more vital </w:t>
      </w:r>
      <w:r w:rsidR="00D0315F">
        <w:t>aspects of vehicle’s handling.</w:t>
      </w:r>
      <w:r w:rsidR="006E2E60">
        <w:t xml:space="preserve"> Because adjustment decisions are made based on analyzing vehicle data and driver feedback after each session, the duration of the testing process can be lengthy.</w:t>
      </w:r>
      <w:r w:rsidR="00A04BCA">
        <w:t xml:space="preserve"> </w:t>
      </w:r>
    </w:p>
    <w:p w14:paraId="2B3727DC" w14:textId="6C6E5750" w:rsidR="00230A53" w:rsidRPr="00D9053C" w:rsidRDefault="00B55998" w:rsidP="00E8236B">
      <w:pPr>
        <w:ind w:firstLine="360"/>
      </w:pPr>
      <w:r>
        <w:t xml:space="preserve">Major benefits of track tuning are that the car will be in virtually the same environment as when it will compete. On a similar note, the vehicle’s components will respond to track stimuli in their natural way, which is something that is </w:t>
      </w:r>
      <w:r w:rsidR="009B637C">
        <w:t>needs to be accounted for</w:t>
      </w:r>
      <w:r>
        <w:t xml:space="preserve"> when putting the car on various testing rigs.</w:t>
      </w:r>
      <w:r w:rsidR="00230A53">
        <w:t xml:space="preserve"> The level at which testing is done comes down to the data acquisition system fitted to the vehicle and efficiency of the crew.</w:t>
      </w:r>
      <w:r w:rsidR="00AB30AE">
        <w:t xml:space="preserve"> A simple data system can cost hundreds to thousands of dollars. For lower levels of racing, the performance gain of a data system can be negligible without a track side engineer, which can significantly increase costs. </w:t>
      </w:r>
      <w:r w:rsidR="00230A53">
        <w:t xml:space="preserve">Weather also needs to be factored in to a testing plan, as rain or accidents can have major effects on scheduling and performance results. </w:t>
      </w:r>
      <w:r w:rsidR="00392D69">
        <w:t>Performance analysis is also limited to the vehicle’s data logging system</w:t>
      </w:r>
      <w:r w:rsidR="00400BD1">
        <w:t>, as the number and type of sensors used depends on the system’s available inputs.</w:t>
      </w:r>
      <w:r w:rsidR="00480923">
        <w:t xml:space="preserve"> Custom logging systems allow full customization of data acquisition, </w:t>
      </w:r>
      <w:commentRangeStart w:id="15"/>
      <w:r w:rsidR="00480923">
        <w:t>but are typically found at higher levels of racing due to increased cost and development.</w:t>
      </w:r>
      <w:commentRangeEnd w:id="15"/>
      <w:r w:rsidR="00A62918">
        <w:rPr>
          <w:rStyle w:val="CommentReference"/>
        </w:rPr>
        <w:commentReference w:id="15"/>
      </w:r>
    </w:p>
    <w:p w14:paraId="1524626D" w14:textId="39DC1EDD" w:rsidR="00034BCF" w:rsidRDefault="002C0BB5" w:rsidP="00692B65">
      <w:pPr>
        <w:pStyle w:val="Heading3"/>
      </w:pPr>
      <w:bookmarkStart w:id="16" w:name="_Toc183284811"/>
      <w:r>
        <w:t>Computer</w:t>
      </w:r>
      <w:r w:rsidR="00CA0961">
        <w:t xml:space="preserve"> </w:t>
      </w:r>
      <w:r w:rsidR="00F62D85">
        <w:t>S</w:t>
      </w:r>
      <w:r w:rsidR="00CA0961">
        <w:t>imulation</w:t>
      </w:r>
      <w:bookmarkEnd w:id="16"/>
    </w:p>
    <w:p w14:paraId="6A4EF298" w14:textId="5BC1C37B" w:rsidR="0025595B" w:rsidRDefault="0025595B" w:rsidP="00E8236B">
      <w:pPr>
        <w:ind w:firstLine="360"/>
      </w:pPr>
      <w:r>
        <w:t>An alternative to testing the actual vehicle is using software to simulate performance</w:t>
      </w:r>
      <w:r w:rsidR="00CF4E86">
        <w:t>.</w:t>
      </w:r>
      <w:r w:rsidR="00BD07C5">
        <w:t xml:space="preserve"> There are many forms of simulation that allow a racing team to develop up to 99% of the car’s setup</w:t>
      </w:r>
      <w:r w:rsidR="007876B0">
        <w:t xml:space="preserve"> </w:t>
      </w:r>
      <w:r w:rsidR="007876B0">
        <w:fldChar w:fldCharType="begin"/>
      </w:r>
      <w:r w:rsidR="007876B0">
        <w:instrText xml:space="preserve"> ADDIN ZOTERO_ITEM CSL_CITATION {"citationID":"mac72k0V","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7876B0">
        <w:fldChar w:fldCharType="separate"/>
      </w:r>
      <w:r w:rsidR="007876B0" w:rsidRPr="007876B0">
        <w:rPr>
          <w:rFonts w:ascii="Calibri" w:hAnsi="Calibri" w:cs="Calibri"/>
        </w:rPr>
        <w:t>(Segers, 2014)</w:t>
      </w:r>
      <w:r w:rsidR="007876B0">
        <w:fldChar w:fldCharType="end"/>
      </w:r>
      <w:r w:rsidR="007876B0">
        <w:t>.</w:t>
      </w:r>
      <w:r w:rsidR="001439CD">
        <w:t xml:space="preserve"> </w:t>
      </w:r>
      <w:r w:rsidR="002C0BB5">
        <w:t xml:space="preserve">The two main forms of simulation are Kinematic Simulation, where a car’s suspension geometry is analyzed inside software, and Lap-time Simulation, where a mathematic model of the car is used to determine the effects of various setup changes. </w:t>
      </w:r>
      <w:r w:rsidR="00DA5C40">
        <w:t>Both forms of software simulation allow parameters of the vehicle to be tested without going to the race track</w:t>
      </w:r>
      <w:r w:rsidR="00571339">
        <w:t xml:space="preserve"> </w:t>
      </w:r>
      <w:r w:rsidR="00571339">
        <w:fldChar w:fldCharType="begin"/>
      </w:r>
      <w:r w:rsidR="00571339">
        <w:instrText xml:space="preserve"> ADDIN ZOTERO_ITEM CSL_CITATION {"citationID":"0BktEaDl","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571339">
        <w:fldChar w:fldCharType="separate"/>
      </w:r>
      <w:r w:rsidR="00571339" w:rsidRPr="00571339">
        <w:rPr>
          <w:rFonts w:ascii="Calibri" w:hAnsi="Calibri" w:cs="Calibri"/>
        </w:rPr>
        <w:t>(Segers, 2014)</w:t>
      </w:r>
      <w:r w:rsidR="00571339">
        <w:fldChar w:fldCharType="end"/>
      </w:r>
      <w:r w:rsidR="00DA5C40">
        <w:t>.</w:t>
      </w:r>
      <w:r w:rsidR="00571339">
        <w:t xml:space="preserve"> </w:t>
      </w:r>
    </w:p>
    <w:p w14:paraId="2FF0C1B9" w14:textId="501152E4" w:rsidR="00571339" w:rsidRDefault="00571339" w:rsidP="00E8236B">
      <w:pPr>
        <w:ind w:firstLine="360"/>
      </w:pPr>
      <w:r>
        <w:t>The effectiveness of computer simulation is often associated with how detailed and complex the model of the vehicle is</w:t>
      </w:r>
      <w:r w:rsidR="00B5420F">
        <w:t xml:space="preserve"> </w:t>
      </w:r>
      <w:r w:rsidR="00B5420F">
        <w:fldChar w:fldCharType="begin"/>
      </w:r>
      <w:r w:rsidR="00B5420F">
        <w:instrText xml:space="preserve"> ADDIN ZOTERO_ITEM CSL_CITATION {"citationID":"EYIUNgU1","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5420F">
        <w:fldChar w:fldCharType="separate"/>
      </w:r>
      <w:r w:rsidR="00B5420F" w:rsidRPr="00B5420F">
        <w:rPr>
          <w:rFonts w:ascii="Calibri" w:hAnsi="Calibri" w:cs="Calibri"/>
        </w:rPr>
        <w:t>(Segers, 2014)</w:t>
      </w:r>
      <w:r w:rsidR="00B5420F">
        <w:fldChar w:fldCharType="end"/>
      </w:r>
      <w:r>
        <w:t xml:space="preserve">. </w:t>
      </w:r>
      <w:r w:rsidR="005C3467">
        <w:t xml:space="preserve">To properly setup a kinematics </w:t>
      </w:r>
      <w:r w:rsidR="00B5420F">
        <w:t>model, the three dimensional locations of all points which suspension</w:t>
      </w:r>
      <w:r w:rsidR="007C2034">
        <w:t xml:space="preserve"> linkages</w:t>
      </w:r>
      <w:r w:rsidR="00B5420F">
        <w:t xml:space="preserve"> articulate about</w:t>
      </w:r>
      <w:r w:rsidR="0050788B">
        <w:t>, called “pick-up points”,</w:t>
      </w:r>
      <w:r w:rsidR="00B5420F">
        <w:t xml:space="preserve"> must be known. </w:t>
      </w:r>
      <w:r w:rsidR="0050788B">
        <w:t xml:space="preserve">Typically, finding pick-up points involves disassembling the vehicle and measuring each component to a high precision. This process can be complex due to the need for fixturing components and creating datums to </w:t>
      </w:r>
      <w:commentRangeStart w:id="17"/>
      <w:r w:rsidR="0050788B">
        <w:t xml:space="preserve">take measurements from. </w:t>
      </w:r>
      <w:commentRangeEnd w:id="17"/>
      <w:r w:rsidR="00A62918">
        <w:rPr>
          <w:rStyle w:val="CommentReference"/>
        </w:rPr>
        <w:commentReference w:id="17"/>
      </w:r>
    </w:p>
    <w:p w14:paraId="024746E9" w14:textId="37D038F1" w:rsidR="00535E3A" w:rsidRDefault="00676102" w:rsidP="00535E3A">
      <w:pPr>
        <w:pStyle w:val="Heading3"/>
      </w:pPr>
      <w:r>
        <w:t>Component Level</w:t>
      </w:r>
      <w:r w:rsidR="00535E3A">
        <w:t xml:space="preserve"> Vehicle Testing</w:t>
      </w:r>
    </w:p>
    <w:p w14:paraId="2F4BF9BB" w14:textId="41488467" w:rsidR="00C72D53" w:rsidRPr="00C72D53" w:rsidRDefault="00C72D53" w:rsidP="00C72D53">
      <w:r>
        <w:tab/>
        <w:t>The next logical step for racing engineers is to imperially test vehicles and their components in a laboratory setting.</w:t>
      </w:r>
    </w:p>
    <w:p w14:paraId="32A67CA1" w14:textId="7326F3D3" w:rsidR="00E74F72" w:rsidRPr="00E74F72" w:rsidRDefault="00E339D6" w:rsidP="00E74F72">
      <w:pPr>
        <w:rPr>
          <w:b/>
          <w:bCs/>
        </w:rPr>
      </w:pPr>
      <w:commentRangeStart w:id="18"/>
      <w:r>
        <w:lastRenderedPageBreak/>
        <w:tab/>
        <w:t>A shock dynamometer</w:t>
      </w:r>
      <w:r w:rsidR="00507BF2">
        <w:t>, or “shock dyno” for short,</w:t>
      </w:r>
      <w:r>
        <w:t xml:space="preserve"> is an instrument used to quantify the damping characteristics of a race car damper. </w:t>
      </w:r>
      <w:r w:rsidR="006F6610">
        <w:t xml:space="preserve">Using a shock dyno can </w:t>
      </w:r>
      <w:r w:rsidR="009A664A">
        <w:t xml:space="preserve">be useful in measuring performance, checking durability, or testing theoretical analysis </w:t>
      </w:r>
      <w:r w:rsidR="009A664A">
        <w:fldChar w:fldCharType="begin"/>
      </w:r>
      <w:r w:rsidR="009A664A">
        <w:instrText xml:space="preserve"> ADDIN ZOTERO_ITEM CSL_CITATION {"citationID":"OOS2uk2N","properties":{"formattedCitation":"(Gelotte, n.d.)","plainCitation":"(Gelotte, n.d.)","noteIndex":0},"citationItems":[{"id":319,"uris":["http://zotero.org/users/12916010/items/VFAB78WB"],"itemData":{"id":319,"type":"article-journal","language":"en","source":"Zotero","title":"Develompment of software that can predict damper curves on shock absorbers","author":[{"family":"Gelotte","given":"Erik"}]}}],"schema":"https://github.com/citation-style-language/schema/raw/master/csl-citation.json"} </w:instrText>
      </w:r>
      <w:r w:rsidR="009A664A">
        <w:fldChar w:fldCharType="separate"/>
      </w:r>
      <w:r w:rsidR="009A664A" w:rsidRPr="009A664A">
        <w:rPr>
          <w:rFonts w:ascii="Calibri" w:hAnsi="Calibri" w:cs="Calibri"/>
        </w:rPr>
        <w:t>(Gelotte, n.d.)</w:t>
      </w:r>
      <w:r w:rsidR="009A664A">
        <w:fldChar w:fldCharType="end"/>
      </w:r>
      <w:r w:rsidR="009A664A">
        <w:t xml:space="preserve">. </w:t>
      </w:r>
      <w:r w:rsidR="00906C4B">
        <w:t>A handful of companies have developed commercially available shock dynamometers</w:t>
      </w:r>
      <w:r w:rsidR="00E74F72">
        <w:t xml:space="preserve"> such as Penske Racing Shock’s </w:t>
      </w:r>
      <w:r w:rsidR="00E74F72" w:rsidRPr="00E74F72">
        <w:rPr>
          <w:i/>
          <w:iCs/>
        </w:rPr>
        <w:t>S-Link PHD-2</w:t>
      </w:r>
      <w:r w:rsidR="00E74F72">
        <w:t xml:space="preserve"> shock dyno seen in </w:t>
      </w:r>
      <w:r w:rsidR="00E74F72">
        <w:fldChar w:fldCharType="begin"/>
      </w:r>
      <w:r w:rsidR="00E74F72">
        <w:instrText xml:space="preserve"> REF _Ref182856703 \h </w:instrText>
      </w:r>
      <w:r w:rsidR="00E74F72">
        <w:fldChar w:fldCharType="separate"/>
      </w:r>
      <w:r w:rsidR="00E74F72">
        <w:t xml:space="preserve">Figure </w:t>
      </w:r>
      <w:r w:rsidR="00E74F72">
        <w:rPr>
          <w:noProof/>
        </w:rPr>
        <w:t>2</w:t>
      </w:r>
      <w:r w:rsidR="00E74F72">
        <w:fldChar w:fldCharType="end"/>
      </w:r>
      <w:r w:rsidR="00E74F72">
        <w:t>.</w:t>
      </w:r>
      <w:commentRangeEnd w:id="18"/>
      <w:r w:rsidR="00787F50">
        <w:rPr>
          <w:rStyle w:val="CommentReference"/>
        </w:rPr>
        <w:commentReference w:id="18"/>
      </w:r>
    </w:p>
    <w:p w14:paraId="541375DA" w14:textId="099D1087" w:rsidR="00612C3A" w:rsidRDefault="00E74F72" w:rsidP="00612C3A">
      <w:pPr>
        <w:keepNext/>
        <w:jc w:val="center"/>
      </w:pPr>
      <w:r>
        <w:rPr>
          <w:noProof/>
        </w:rPr>
        <w:drawing>
          <wp:inline distT="0" distB="0" distL="0" distR="0" wp14:anchorId="1D8CEF1D" wp14:editId="5327D7D1">
            <wp:extent cx="1733703" cy="2311603"/>
            <wp:effectExtent l="0" t="0" r="0" b="0"/>
            <wp:docPr id="1452441924" name="Picture 5" descr="A black and silver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41924" name="Picture 5" descr="A black and silver mach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63576" cy="2351433"/>
                    </a:xfrm>
                    <a:prstGeom prst="rect">
                      <a:avLst/>
                    </a:prstGeom>
                    <a:noFill/>
                    <a:ln>
                      <a:noFill/>
                    </a:ln>
                  </pic:spPr>
                </pic:pic>
              </a:graphicData>
            </a:graphic>
          </wp:inline>
        </w:drawing>
      </w:r>
    </w:p>
    <w:p w14:paraId="437C6B32" w14:textId="7B41B1E4" w:rsidR="00E339D6" w:rsidRDefault="00E74F72" w:rsidP="00E74F72">
      <w:pPr>
        <w:pStyle w:val="Caption"/>
      </w:pPr>
      <w:bookmarkStart w:id="19" w:name="_Ref182856703"/>
      <w:r>
        <w:t xml:space="preserve">Figure </w:t>
      </w:r>
      <w:fldSimple w:instr=" SEQ Figure \* ARABIC ">
        <w:r w:rsidR="00BE3D6F">
          <w:rPr>
            <w:noProof/>
          </w:rPr>
          <w:t>2</w:t>
        </w:r>
      </w:fldSimple>
      <w:bookmarkEnd w:id="19"/>
      <w:r>
        <w:t>: Penske S-Link PHD-2 Shock Dynamometer</w:t>
      </w:r>
      <w:r w:rsidR="00161B96">
        <w:t xml:space="preserve"> </w:t>
      </w:r>
      <w:r w:rsidR="00161B96">
        <w:fldChar w:fldCharType="begin"/>
      </w:r>
      <w:r w:rsidR="00161B96">
        <w:instrText xml:space="preserve"> ADDIN ZOTERO_ITEM CSL_CITATION {"citationID":"SoQTEnbZ","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61B96">
        <w:fldChar w:fldCharType="separate"/>
      </w:r>
      <w:r w:rsidR="00161B96" w:rsidRPr="00161B96">
        <w:rPr>
          <w:rFonts w:ascii="Calibri" w:hAnsi="Calibri" w:cs="Calibri"/>
        </w:rPr>
        <w:t>(Penske Racing Shocks, n.d.)</w:t>
      </w:r>
      <w:r w:rsidR="00161B96">
        <w:fldChar w:fldCharType="end"/>
      </w:r>
    </w:p>
    <w:p w14:paraId="1DDBE6F0" w14:textId="02A8682C" w:rsidR="00A0343F" w:rsidRDefault="0079551F" w:rsidP="00E339D6">
      <w:r>
        <w:tab/>
        <w:t xml:space="preserve">A shock dyno works by moving a racing damper through its </w:t>
      </w:r>
      <w:r w:rsidR="000610A9">
        <w:t>range of motion while recording its velocity and force output.</w:t>
      </w:r>
      <w:r w:rsidR="006F6610">
        <w:t xml:space="preserve"> </w:t>
      </w:r>
      <w:r w:rsidR="009A664A">
        <w:t>Typically, the damper is connected to a crank-slider mechanism which rotates at constant velocity, creating a sinusoidal motion</w:t>
      </w:r>
      <w:r w:rsidR="0030587F">
        <w:t>. Because the dyno’s motion is created from a crank, the dyno must be paired with a damper of corresponding stroke length.</w:t>
      </w:r>
      <w:r w:rsidR="00320AAA">
        <w:t xml:space="preserve"> </w:t>
      </w:r>
    </w:p>
    <w:p w14:paraId="383A8A93" w14:textId="2208EBE5" w:rsidR="00030A07" w:rsidRDefault="008D2589" w:rsidP="00E339D6">
      <w:r>
        <w:tab/>
        <w:t xml:space="preserve">The main </w:t>
      </w:r>
      <w:r w:rsidR="00260712">
        <w:t xml:space="preserve">results yielding from </w:t>
      </w:r>
      <w:r>
        <w:t xml:space="preserve">dyno testing come in the form of </w:t>
      </w:r>
      <w:r w:rsidR="002D286A">
        <w:t>Force vs Velocity</w:t>
      </w:r>
      <w:r w:rsidR="00432231">
        <w:t xml:space="preserve"> plots as seen in</w:t>
      </w:r>
      <w:r w:rsidR="00810548">
        <w:t xml:space="preserve"> </w:t>
      </w:r>
      <w:r w:rsidR="00810548">
        <w:fldChar w:fldCharType="begin"/>
      </w:r>
      <w:r w:rsidR="00810548">
        <w:instrText xml:space="preserve"> REF _Ref182860644 \h </w:instrText>
      </w:r>
      <w:r w:rsidR="00810548">
        <w:fldChar w:fldCharType="separate"/>
      </w:r>
      <w:r w:rsidR="00810548">
        <w:t xml:space="preserve">Figure </w:t>
      </w:r>
      <w:r w:rsidR="00810548">
        <w:rPr>
          <w:noProof/>
        </w:rPr>
        <w:t>3</w:t>
      </w:r>
      <w:r w:rsidR="00810548">
        <w:fldChar w:fldCharType="end"/>
      </w:r>
      <w:r w:rsidR="00180CB5">
        <w:t xml:space="preserve"> and </w:t>
      </w:r>
      <w:r w:rsidR="007F56F4">
        <w:fldChar w:fldCharType="begin"/>
      </w:r>
      <w:r w:rsidR="007F56F4">
        <w:instrText xml:space="preserve"> REF _Ref183033167 \h </w:instrText>
      </w:r>
      <w:r w:rsidR="007F56F4">
        <w:fldChar w:fldCharType="separate"/>
      </w:r>
      <w:r w:rsidR="007F56F4">
        <w:t xml:space="preserve">Figure </w:t>
      </w:r>
      <w:r w:rsidR="007F56F4">
        <w:rPr>
          <w:noProof/>
        </w:rPr>
        <w:t>4</w:t>
      </w:r>
      <w:r w:rsidR="007F56F4">
        <w:fldChar w:fldCharType="end"/>
      </w:r>
      <w:r w:rsidR="00432231">
        <w:t>.</w:t>
      </w:r>
      <w:r w:rsidR="008466DA">
        <w:t xml:space="preserve"> </w:t>
      </w:r>
      <w:r w:rsidR="00180CB5">
        <w:t>The</w:t>
      </w:r>
      <w:r w:rsidR="00D953B0">
        <w:t xml:space="preserve"> graph is read by evaluating the force output of the compression and rebound stroke of the damper</w:t>
      </w:r>
      <w:r w:rsidR="00A863CC">
        <w:t xml:space="preserve"> </w:t>
      </w:r>
      <w:r w:rsidR="00A863CC">
        <w:fldChar w:fldCharType="begin"/>
      </w:r>
      <w:r w:rsidR="00A863CC">
        <w:instrText xml:space="preserve"> ADDIN ZOTERO_ITEM CSL_CITATION {"citationID":"tQTkumKK","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63CC">
        <w:fldChar w:fldCharType="separate"/>
      </w:r>
      <w:r w:rsidR="00A863CC" w:rsidRPr="00A863CC">
        <w:rPr>
          <w:rFonts w:ascii="Calibri" w:hAnsi="Calibri" w:cs="Calibri"/>
        </w:rPr>
        <w:t>(Penske Racing Shocks, n.d.)</w:t>
      </w:r>
      <w:r w:rsidR="00A863CC">
        <w:fldChar w:fldCharType="end"/>
      </w:r>
      <w:r w:rsidR="00D953B0">
        <w:t xml:space="preserve">. Inward motion creates compression damping force on the positive axis of the graph, where outward motion induces rebound damping and negative force values. </w:t>
      </w:r>
      <w:r w:rsidR="005508A7">
        <w:fldChar w:fldCharType="begin"/>
      </w:r>
      <w:r w:rsidR="005508A7">
        <w:instrText xml:space="preserve"> REF _Ref182860644 \h </w:instrText>
      </w:r>
      <w:r w:rsidR="005508A7">
        <w:fldChar w:fldCharType="separate"/>
      </w:r>
      <w:r w:rsidR="005508A7">
        <w:t xml:space="preserve">Figure </w:t>
      </w:r>
      <w:r w:rsidR="005508A7">
        <w:rPr>
          <w:noProof/>
        </w:rPr>
        <w:t>3</w:t>
      </w:r>
      <w:r w:rsidR="005508A7">
        <w:fldChar w:fldCharType="end"/>
      </w:r>
      <w:r w:rsidR="005508A7">
        <w:t xml:space="preserve"> shows a simplified dataset which gives insight to the damping force at each speed. A more in depth dataset is found in </w:t>
      </w:r>
      <w:r w:rsidR="005508A7">
        <w:fldChar w:fldCharType="begin"/>
      </w:r>
      <w:r w:rsidR="005508A7">
        <w:instrText xml:space="preserve"> REF _Ref183033167 \h </w:instrText>
      </w:r>
      <w:r w:rsidR="005508A7">
        <w:fldChar w:fldCharType="separate"/>
      </w:r>
      <w:r w:rsidR="005508A7">
        <w:t xml:space="preserve">Figure </w:t>
      </w:r>
      <w:r w:rsidR="005508A7">
        <w:rPr>
          <w:noProof/>
        </w:rPr>
        <w:t>4</w:t>
      </w:r>
      <w:r w:rsidR="005508A7">
        <w:fldChar w:fldCharType="end"/>
      </w:r>
      <w:r w:rsidR="005508A7">
        <w:t xml:space="preserve">, where the </w:t>
      </w:r>
      <w:r w:rsidR="00BD1F09">
        <w:t>acceleration and deceleration phase of each stroke can be seen.</w:t>
      </w:r>
      <w:r w:rsidR="00A8714E">
        <w:t xml:space="preserve"> Unexpected results or large amounts of hysteresis can be the first signs of </w:t>
      </w:r>
      <w:r w:rsidR="00185EC0">
        <w:t>dampers needing maintenance or adjustments</w:t>
      </w:r>
      <w:r w:rsidR="00A8714E">
        <w:t xml:space="preserve"> </w:t>
      </w:r>
      <w:r w:rsidR="00A8714E">
        <w:fldChar w:fldCharType="begin"/>
      </w:r>
      <w:r w:rsidR="00A8714E">
        <w:instrText xml:space="preserve"> ADDIN ZOTERO_ITEM CSL_CITATION {"citationID":"vtDY2sQO","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714E">
        <w:fldChar w:fldCharType="separate"/>
      </w:r>
      <w:r w:rsidR="00A8714E" w:rsidRPr="00A8714E">
        <w:rPr>
          <w:rFonts w:ascii="Calibri" w:hAnsi="Calibri" w:cs="Calibri"/>
        </w:rPr>
        <w:t>(Penske Racing Shocks, n.d.)</w:t>
      </w:r>
      <w:r w:rsidR="00A8714E">
        <w:fldChar w:fldCharType="end"/>
      </w:r>
      <w:r w:rsidR="00A8714E">
        <w:t>.</w:t>
      </w:r>
    </w:p>
    <w:p w14:paraId="5C7BDF52" w14:textId="77777777" w:rsidR="00DF182B" w:rsidRDefault="00DF182B" w:rsidP="00941D0B">
      <w:pPr>
        <w:keepNext/>
        <w:jc w:val="center"/>
      </w:pPr>
      <w:r w:rsidRPr="00DF182B">
        <w:rPr>
          <w:noProof/>
        </w:rPr>
        <w:lastRenderedPageBreak/>
        <w:drawing>
          <wp:inline distT="0" distB="0" distL="0" distR="0" wp14:anchorId="2EB75FA3" wp14:editId="543CFA80">
            <wp:extent cx="5512583" cy="3504716"/>
            <wp:effectExtent l="0" t="0" r="0" b="635"/>
            <wp:docPr id="74238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80553"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12583" cy="3504716"/>
                    </a:xfrm>
                    <a:prstGeom prst="rect">
                      <a:avLst/>
                    </a:prstGeom>
                  </pic:spPr>
                </pic:pic>
              </a:graphicData>
            </a:graphic>
          </wp:inline>
        </w:drawing>
      </w:r>
    </w:p>
    <w:p w14:paraId="07686317" w14:textId="5FF2D113" w:rsidR="00DF182B" w:rsidRDefault="00DF182B" w:rsidP="00DF182B">
      <w:pPr>
        <w:pStyle w:val="Caption"/>
      </w:pPr>
      <w:bookmarkStart w:id="20" w:name="_Ref182860644"/>
      <w:r>
        <w:t xml:space="preserve">Figure </w:t>
      </w:r>
      <w:fldSimple w:instr=" SEQ Figure \* ARABIC ">
        <w:r w:rsidR="00BE3D6F">
          <w:rPr>
            <w:noProof/>
          </w:rPr>
          <w:t>3</w:t>
        </w:r>
      </w:fldSimple>
      <w:bookmarkEnd w:id="20"/>
      <w:r>
        <w:t>:</w:t>
      </w:r>
      <w:r w:rsidR="00DE7C57">
        <w:t xml:space="preserve"> </w:t>
      </w:r>
      <w:r>
        <w:t xml:space="preserve">Shock </w:t>
      </w:r>
      <w:r w:rsidR="00DE7C57">
        <w:t>dyno plot</w:t>
      </w:r>
      <w:r w:rsidR="007F56F4">
        <w:t xml:space="preserve"> -</w:t>
      </w:r>
      <w:r w:rsidR="00DE7C57">
        <w:t xml:space="preserve"> </w:t>
      </w:r>
      <w:r w:rsidR="007F56F4">
        <w:t>C</w:t>
      </w:r>
      <w:r w:rsidR="00DE7C57">
        <w:t xml:space="preserve">omparing </w:t>
      </w:r>
      <w:r w:rsidR="007F56F4">
        <w:t>damper adjustments</w:t>
      </w:r>
      <w:r>
        <w:t xml:space="preserve"> </w:t>
      </w:r>
      <w:r w:rsidR="005E31C7">
        <w:t>(Courtesy of</w:t>
      </w:r>
      <w:r>
        <w:t xml:space="preserve"> Temple Formula Racing</w:t>
      </w:r>
      <w:r w:rsidR="005E31C7">
        <w:t>)</w:t>
      </w:r>
    </w:p>
    <w:p w14:paraId="11DF2D93" w14:textId="77777777" w:rsidR="007F56F4" w:rsidRDefault="00DE7C57" w:rsidP="007F56F4">
      <w:pPr>
        <w:keepNext/>
        <w:jc w:val="center"/>
      </w:pPr>
      <w:r w:rsidRPr="00DE7C57">
        <w:rPr>
          <w:noProof/>
        </w:rPr>
        <w:drawing>
          <wp:inline distT="0" distB="0" distL="0" distR="0" wp14:anchorId="4201DCED" wp14:editId="51B321E6">
            <wp:extent cx="5630333" cy="3021492"/>
            <wp:effectExtent l="0" t="0" r="8890" b="7620"/>
            <wp:docPr id="125556308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63083" name="Picture 1" descr="A diagram of a graph&#10;&#10;Description automatically generated"/>
                    <pic:cNvPicPr/>
                  </pic:nvPicPr>
                  <pic:blipFill>
                    <a:blip r:embed="rId20"/>
                    <a:stretch>
                      <a:fillRect/>
                    </a:stretch>
                  </pic:blipFill>
                  <pic:spPr>
                    <a:xfrm>
                      <a:off x="0" y="0"/>
                      <a:ext cx="5635773" cy="3024412"/>
                    </a:xfrm>
                    <a:prstGeom prst="rect">
                      <a:avLst/>
                    </a:prstGeom>
                  </pic:spPr>
                </pic:pic>
              </a:graphicData>
            </a:graphic>
          </wp:inline>
        </w:drawing>
      </w:r>
    </w:p>
    <w:p w14:paraId="7CB7E6DA" w14:textId="37076873" w:rsidR="00DE7C57" w:rsidRPr="00DE7C57" w:rsidRDefault="007F56F4" w:rsidP="007F56F4">
      <w:pPr>
        <w:pStyle w:val="Caption"/>
      </w:pPr>
      <w:bookmarkStart w:id="21" w:name="_Ref183033167"/>
      <w:r>
        <w:t xml:space="preserve">Figure </w:t>
      </w:r>
      <w:fldSimple w:instr=" SEQ Figure \* ARABIC ">
        <w:r w:rsidR="00BE3D6F">
          <w:rPr>
            <w:noProof/>
          </w:rPr>
          <w:t>4</w:t>
        </w:r>
      </w:fldSimple>
      <w:bookmarkEnd w:id="21"/>
      <w:r>
        <w:t>:</w:t>
      </w:r>
      <w:r w:rsidR="00C122DE">
        <w:t xml:space="preserve"> </w:t>
      </w:r>
      <w:r>
        <w:t>How to read a dyno plot</w:t>
      </w:r>
      <w:r w:rsidR="0011417D">
        <w:t xml:space="preserve"> </w:t>
      </w:r>
      <w:r w:rsidR="0011417D">
        <w:fldChar w:fldCharType="begin"/>
      </w:r>
      <w:r w:rsidR="0011417D">
        <w:instrText xml:space="preserve"> ADDIN ZOTERO_ITEM CSL_CITATION {"citationID":"4WXGg8jG","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1417D">
        <w:fldChar w:fldCharType="separate"/>
      </w:r>
      <w:r w:rsidR="0011417D" w:rsidRPr="0011417D">
        <w:rPr>
          <w:rFonts w:ascii="Calibri" w:hAnsi="Calibri" w:cs="Calibri"/>
        </w:rPr>
        <w:t>(Penske Racing Shocks, n.d.)</w:t>
      </w:r>
      <w:r w:rsidR="0011417D">
        <w:fldChar w:fldCharType="end"/>
      </w:r>
    </w:p>
    <w:p w14:paraId="6D58549F" w14:textId="68E9C094" w:rsidR="00AE4774" w:rsidRDefault="00180CB5" w:rsidP="00E8236B">
      <w:pPr>
        <w:ind w:firstLine="360"/>
      </w:pPr>
      <w:commentRangeStart w:id="22"/>
      <w:r>
        <w:t>Through analyzing the plot, an engineer can identify the force output at different damper</w:t>
      </w:r>
      <w:commentRangeEnd w:id="22"/>
      <w:r w:rsidR="00C72D53">
        <w:rPr>
          <w:rStyle w:val="CommentReference"/>
        </w:rPr>
        <w:commentReference w:id="22"/>
      </w:r>
      <w:r>
        <w:t xml:space="preserve"> velocities. Typically, the damper’s motion is broken into low and high speed motion; where low speed is the result of transient body motion during braking or cornering, and the latter coming from the feedback of road </w:t>
      </w:r>
      <w:r>
        <w:lastRenderedPageBreak/>
        <w:t>irregularities. Shock dyno plots become useful when comparing them to driver feedback or track data in particular parts of a lap. For example, if a driver suggests a lack of performance under braking, the engineer can determine that motion’s corresponding forces then use the shock dyno to verify changes in the specified region of damping.</w:t>
      </w:r>
    </w:p>
    <w:p w14:paraId="5BC478E4" w14:textId="05A054A5" w:rsidR="00AA7944" w:rsidRDefault="00AA7944" w:rsidP="00E8236B">
      <w:pPr>
        <w:ind w:firstLine="360"/>
      </w:pPr>
      <w:r>
        <w:t xml:space="preserve">Despite being a powerful tool, the main drawback to a shock dyno is that is focuses only on dampers. </w:t>
      </w:r>
      <w:r w:rsidR="000312AA">
        <w:t xml:space="preserve">While making adjustments to dampers is a critically effective tuning method, </w:t>
      </w:r>
      <w:r w:rsidR="00D31421">
        <w:t>it cannot address handling concerns related to core design elements of the vehicle.</w:t>
      </w:r>
    </w:p>
    <w:p w14:paraId="57CA9156" w14:textId="31ACE1A6" w:rsidR="00CA6351" w:rsidRDefault="00CA6351" w:rsidP="00676102">
      <w:pPr>
        <w:pStyle w:val="Heading3"/>
      </w:pPr>
      <w:r>
        <w:t>Full Vehicle Laboratory Testing</w:t>
      </w:r>
    </w:p>
    <w:p w14:paraId="5C88D130" w14:textId="07616799" w:rsidR="004639DC" w:rsidRDefault="004639DC" w:rsidP="00E8236B">
      <w:pPr>
        <w:ind w:firstLine="360"/>
      </w:pPr>
      <w:r>
        <w:t xml:space="preserve">Full vehicle testing rigs offer a comprehensive </w:t>
      </w:r>
      <w:r w:rsidR="0083380B">
        <w:t>look at performance metrics</w:t>
      </w:r>
      <w:r w:rsidR="000A0ECD">
        <w:t>.</w:t>
      </w:r>
    </w:p>
    <w:p w14:paraId="011EAAA7" w14:textId="2988EDFE" w:rsidR="00612C3A" w:rsidRDefault="00612C3A" w:rsidP="00612C3A">
      <w:pPr>
        <w:ind w:firstLine="360"/>
      </w:pPr>
      <w:commentRangeStart w:id="23"/>
      <w:commentRangeStart w:id="24"/>
      <w:r>
        <w:t xml:space="preserve">Dynamic vehicle testing </w:t>
      </w:r>
      <w:commentRangeEnd w:id="23"/>
      <w:r>
        <w:rPr>
          <w:rStyle w:val="CommentReference"/>
        </w:rPr>
        <w:commentReference w:id="23"/>
      </w:r>
      <w:r>
        <w:t xml:space="preserve">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Early testing apparatuses were designed using two-stage servo-valves and four linear actuators or posts, which were concurrently being developed by the Moog engineering company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w:t>
      </w:r>
      <w:r w:rsidR="0068641B">
        <w:t>an individual</w:t>
      </w:r>
      <w:r>
        <w:t xml:space="preserve"> post supported </w:t>
      </w:r>
      <w:r w:rsidR="0068641B">
        <w:t xml:space="preserve">each </w:t>
      </w:r>
      <w:r>
        <w:t xml:space="preserve">one of the vehicle’s wheels. The posts were actuated vertically in accordance to a testing cycle which aimed to statistically replicate a vehicle’s wheel travel </w:t>
      </w:r>
      <w:r>
        <w:fldChar w:fldCharType="begin"/>
      </w:r>
      <w:r>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41B69">
        <w:rPr>
          <w:rFonts w:ascii="Calibri" w:hAnsi="Calibri" w:cs="Calibri"/>
        </w:rPr>
        <w:t>(Dodds &amp; Plummer, 2001)</w:t>
      </w:r>
      <w:r>
        <w:fldChar w:fldCharType="end"/>
      </w:r>
      <w:r>
        <w:t xml:space="preserve">. While subjective results reported good comfort, users noted potential error from the test setup lacking lateral and for/aft forces as well as inertial forces associated with rolling tires. Furthermore, some unresolved dynamics issue with hydraulics systems used throughout the 1960’s muddied the results from “excitement simulations” </w:t>
      </w:r>
      <w:r>
        <w:fldChar w:fldCharType="begin"/>
      </w:r>
      <w:r>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91F66">
        <w:rPr>
          <w:rFonts w:ascii="Calibri" w:hAnsi="Calibri" w:cs="Calibri"/>
        </w:rPr>
        <w:t>(Dodds &amp; Plummer, 2001)</w:t>
      </w:r>
      <w:r>
        <w:fldChar w:fldCharType="end"/>
      </w:r>
      <w:r>
        <w:t xml:space="preserve">.  </w:t>
      </w:r>
      <w:commentRangeEnd w:id="24"/>
      <w:r w:rsidR="00701F70">
        <w:rPr>
          <w:rStyle w:val="CommentReference"/>
        </w:rPr>
        <w:commentReference w:id="24"/>
      </w:r>
    </w:p>
    <w:p w14:paraId="10856CC9" w14:textId="77777777" w:rsidR="00612C3A" w:rsidRDefault="00612C3A" w:rsidP="00612C3A">
      <w:pPr>
        <w:ind w:firstLine="360"/>
      </w:pPr>
      <w:r>
        <w:t>The next breakthrough in dynamic vehicle testing was “</w:t>
      </w:r>
      <w:commentRangeStart w:id="25"/>
      <w:r>
        <w:t xml:space="preserve">Response Simulation”. </w:t>
      </w:r>
      <w:commentRangeEnd w:id="25"/>
      <w:r>
        <w:rPr>
          <w:rStyle w:val="CommentReference"/>
        </w:rPr>
        <w:commentReference w:id="25"/>
      </w:r>
      <w:r>
        <w:t xml:space="preserve">GM Truck and Bus conceived that by using a vehicle as the transducer, road inputs at the tire contact patch could be determined while driving at the proving grounds. The measured wheel response could then be used to drive closed loop control of the servo-hydraulic system </w:t>
      </w:r>
      <w:r>
        <w:fldChar w:fldCharType="begin"/>
      </w:r>
      <w:r>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B1612">
        <w:rPr>
          <w:rFonts w:ascii="Calibri" w:hAnsi="Calibri" w:cs="Calibri"/>
        </w:rPr>
        <w:t>(Dodds &amp; Plummer, 2001)</w:t>
      </w:r>
      <w:r>
        <w:fldChar w:fldCharType="end"/>
      </w:r>
      <w:r>
        <w:t xml:space="preserve">. Implementing this system improved relevance of test results and lead to the creation of multiple testing software. </w:t>
      </w:r>
    </w:p>
    <w:p w14:paraId="69AB23A0" w14:textId="77777777" w:rsidR="00612C3A" w:rsidRDefault="00612C3A" w:rsidP="00612C3A">
      <w:pPr>
        <w:ind w:firstLine="360"/>
      </w:pPr>
      <w:r>
        <w:t xml:space="preserve">In order to increase accuracy of simulations, contemporary testing rigs have been configured to allow forces and motion in multiple directions. Triaxial systems have the ability to generate vertical, lateral, and longitudinal forces, and yaw and pitch moments at each wheel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xml:space="preserve">. These more complex setups allows analysis of vehicle characteristics such as self-aligning torque and braking, which would not be possible on previous four-post rigs. However, the setup for these tests are significantly more complex and require an extra actuator for every degree of motion </w:t>
      </w:r>
      <w:r>
        <w:fldChar w:fldCharType="begin"/>
      </w:r>
      <w:r>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D8181C">
        <w:rPr>
          <w:rFonts w:ascii="Calibri" w:hAnsi="Calibri" w:cs="Calibri"/>
        </w:rPr>
        <w:t>(Dodds &amp; Plummer, 2001)</w:t>
      </w:r>
      <w:r>
        <w:fldChar w:fldCharType="end"/>
      </w:r>
      <w:r>
        <w:t>.</w:t>
      </w:r>
    </w:p>
    <w:p w14:paraId="658296D7" w14:textId="1C60DDB5" w:rsidR="00612C3A" w:rsidRDefault="00612C3A" w:rsidP="00612C3A">
      <w:pPr>
        <w:ind w:firstLine="360"/>
      </w:pPr>
      <w:r>
        <w:t xml:space="preserve">An alternative method called </w:t>
      </w:r>
      <w:commentRangeStart w:id="26"/>
      <w:r>
        <w:t xml:space="preserve">“Body Restraint Testing” </w:t>
      </w:r>
      <w:commentRangeEnd w:id="26"/>
      <w:r>
        <w:rPr>
          <w:rStyle w:val="CommentReference"/>
        </w:rPr>
        <w:commentReference w:id="26"/>
      </w:r>
      <w:r>
        <w:t xml:space="preserve">applies force and moment inputs through the chassis rather than wheels. The significance of this technique is that the inputs can be relatively small and output displacements in vertical, pitch, and roll can be large </w:t>
      </w:r>
      <w:r>
        <w:fldChar w:fldCharType="begin"/>
      </w:r>
      <w:r>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15D1C">
        <w:rPr>
          <w:rFonts w:ascii="Calibri" w:hAnsi="Calibri" w:cs="Calibri"/>
        </w:rPr>
        <w:t>(Dodds &amp; Plummer, 2001)</w:t>
      </w:r>
      <w:r>
        <w:fldChar w:fldCharType="end"/>
      </w:r>
      <w:r>
        <w:t>. Initial passive restraint setups were disadvantaged by changing the structural loading of the chassis, which skewed results. To eliminate this issue, later setups replaced fixed chassis restraints with actuators which could apply high frequency motions but respond to low frequency loads</w:t>
      </w:r>
      <w:r w:rsidR="00DA47B2">
        <w:fldChar w:fldCharType="begin"/>
      </w:r>
      <w:r w:rsidR="00DA47B2">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These systems proved to have versatile control of the vehicle’s body and could introduce external forces such as aerodynamics in motorsports</w:t>
      </w:r>
      <w:r w:rsidR="00DA47B2">
        <w:t xml:space="preserve"> </w:t>
      </w:r>
      <w:r w:rsidR="00DA47B2">
        <w:fldChar w:fldCharType="begin"/>
      </w:r>
      <w:r w:rsidR="008E4F96">
        <w:instrText xml:space="preserve"> ADDIN ZOTERO_ITEM CSL_CITATION {"citationID":"rzdjjlLu","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xml:space="preserve">. </w:t>
      </w:r>
    </w:p>
    <w:p w14:paraId="1CCB32E4" w14:textId="77777777" w:rsidR="00584B1C" w:rsidRDefault="00584B1C" w:rsidP="006C39FA">
      <w:pPr>
        <w:pStyle w:val="Heading2"/>
      </w:pPr>
      <w:bookmarkStart w:id="27" w:name="_Toc183284813"/>
      <w:r>
        <w:lastRenderedPageBreak/>
        <w:t>Explanation of candidate solutions</w:t>
      </w:r>
      <w:bookmarkEnd w:id="27"/>
    </w:p>
    <w:p w14:paraId="1D44BAB8" w14:textId="1A4D8C89" w:rsidR="00771401" w:rsidRDefault="00771401" w:rsidP="00771401">
      <w:pPr>
        <w:pStyle w:val="ListParagraph"/>
        <w:numPr>
          <w:ilvl w:val="0"/>
          <w:numId w:val="7"/>
        </w:numPr>
      </w:pPr>
      <w:r>
        <w:t>Basic explanation</w:t>
      </w:r>
    </w:p>
    <w:p w14:paraId="2B8B1737" w14:textId="748ED036" w:rsidR="00771401" w:rsidRDefault="00771401" w:rsidP="00771401">
      <w:pPr>
        <w:pStyle w:val="ListParagraph"/>
        <w:numPr>
          <w:ilvl w:val="0"/>
          <w:numId w:val="7"/>
        </w:numPr>
      </w:pPr>
      <w:r>
        <w:t>General pros</w:t>
      </w:r>
    </w:p>
    <w:p w14:paraId="3416D5E3" w14:textId="24550DBE" w:rsidR="00771401" w:rsidRDefault="00771401" w:rsidP="00771401">
      <w:pPr>
        <w:pStyle w:val="ListParagraph"/>
        <w:numPr>
          <w:ilvl w:val="0"/>
          <w:numId w:val="7"/>
        </w:numPr>
      </w:pPr>
      <w:r>
        <w:t>General cons</w:t>
      </w:r>
    </w:p>
    <w:p w14:paraId="1EA61B81" w14:textId="4AA3520A" w:rsidR="00771401" w:rsidRPr="00771401" w:rsidRDefault="00771401" w:rsidP="00771401">
      <w:pPr>
        <w:pStyle w:val="ListParagraph"/>
        <w:numPr>
          <w:ilvl w:val="0"/>
          <w:numId w:val="7"/>
        </w:numPr>
      </w:pPr>
      <w:r>
        <w:t>Wrap up</w:t>
      </w:r>
    </w:p>
    <w:p w14:paraId="788606AC" w14:textId="12AD511D" w:rsidR="000516F5" w:rsidRDefault="000516F5" w:rsidP="000516F5">
      <w:pPr>
        <w:pStyle w:val="Heading3"/>
      </w:pPr>
      <w:bookmarkStart w:id="28" w:name="_Toc183284814"/>
      <w:r>
        <w:t xml:space="preserve">4 Post </w:t>
      </w:r>
      <w:r w:rsidR="005A3646">
        <w:t>Shaker Rig</w:t>
      </w:r>
      <w:bookmarkEnd w:id="28"/>
    </w:p>
    <w:p w14:paraId="31530BE9" w14:textId="40737C4C" w:rsidR="008E4F96" w:rsidRDefault="006E3919" w:rsidP="006B620B">
      <w:pPr>
        <w:ind w:firstLine="360"/>
      </w:pPr>
      <w:r>
        <w:t>The most simple form of full</w:t>
      </w:r>
      <w:r w:rsidR="006B620B">
        <w:t xml:space="preserve"> </w:t>
      </w:r>
      <w:r>
        <w:t>vehicle shaker</w:t>
      </w:r>
      <w:r w:rsidR="007C4A51">
        <w:t xml:space="preserve"> discussed in this paper</w:t>
      </w:r>
      <w:r>
        <w:t xml:space="preserve"> is the “4 Post Rig”</w:t>
      </w:r>
      <w:r w:rsidR="007C4A51">
        <w:t>. In this configuration,</w:t>
      </w:r>
      <w:r w:rsidR="006B620B">
        <w:t xml:space="preserve"> </w:t>
      </w:r>
      <w:r>
        <w:t xml:space="preserve">the racecar rests on four </w:t>
      </w:r>
      <w:r w:rsidR="007C4A51">
        <w:t xml:space="preserve">flat </w:t>
      </w:r>
      <w:r>
        <w:t>plates that are attached to vertical linear actuators</w:t>
      </w:r>
      <w:r w:rsidR="006B620B">
        <w:t>.</w:t>
      </w:r>
      <w:r w:rsidR="00E302DF">
        <w:t xml:space="preserve"> </w:t>
      </w:r>
      <w:r w:rsidR="00E302DF">
        <w:fldChar w:fldCharType="begin"/>
      </w:r>
      <w:r w:rsidR="00E302DF">
        <w:instrText xml:space="preserve"> REF _Ref184063009 \h </w:instrText>
      </w:r>
      <w:r w:rsidR="00E302DF">
        <w:fldChar w:fldCharType="separate"/>
      </w:r>
      <w:r w:rsidR="00E302DF">
        <w:t xml:space="preserve">Figure </w:t>
      </w:r>
      <w:r w:rsidR="00E302DF">
        <w:rPr>
          <w:noProof/>
        </w:rPr>
        <w:t>5</w:t>
      </w:r>
      <w:r w:rsidR="00E302DF">
        <w:fldChar w:fldCharType="end"/>
      </w:r>
      <w:r w:rsidR="00E302DF">
        <w:t xml:space="preserve"> provides a simplified layout of a 4-post shaker rig</w:t>
      </w:r>
      <w:r w:rsidR="00987E5E">
        <w:t xml:space="preserve">. </w:t>
      </w:r>
      <w:r w:rsidR="008E4F96">
        <w:t>4</w:t>
      </w:r>
      <w:r w:rsidR="00E302DF">
        <w:t>-</w:t>
      </w:r>
      <w:r w:rsidR="008E4F96">
        <w:t xml:space="preserve">post shaker rigs are typically used to test a race car’s suspension in heave, pitch, roll, and torsion </w:t>
      </w:r>
      <w:r w:rsidR="008E4F96">
        <w:fldChar w:fldCharType="begin"/>
      </w:r>
      <w:r w:rsidR="008E4F96">
        <w:instrText xml:space="preserve"> ADDIN ZOTERO_ITEM CSL_CITATION {"citationID":"6nLJOx4p","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8E4F96">
        <w:fldChar w:fldCharType="separate"/>
      </w:r>
      <w:r w:rsidR="008E4F96" w:rsidRPr="008E4F96">
        <w:rPr>
          <w:rFonts w:ascii="Calibri" w:hAnsi="Calibri" w:cs="Calibri"/>
        </w:rPr>
        <w:t>(Kelly et al., 2002)</w:t>
      </w:r>
      <w:r w:rsidR="008E4F96">
        <w:fldChar w:fldCharType="end"/>
      </w:r>
      <w:r w:rsidR="008E4F96">
        <w:t>.</w:t>
      </w:r>
      <w:r w:rsidR="00987E5E">
        <w:t xml:space="preserve"> To perform tests, the four actuators are provided either fixed or dynamic signals, which move the wheel plates up and down</w:t>
      </w:r>
      <w:r w:rsidR="00CA53B7">
        <w:t xml:space="preserve">. The resulting motion and forces coming from the vehicle are measured using </w:t>
      </w:r>
      <w:r w:rsidR="00513493">
        <w:t xml:space="preserve">a variety of sensors. A common setup involves mounting </w:t>
      </w:r>
      <w:r w:rsidR="00CA53B7">
        <w:t xml:space="preserve">load cells </w:t>
      </w:r>
      <w:r w:rsidR="00513493">
        <w:t xml:space="preserve">and linear potentiometers </w:t>
      </w:r>
      <w:r w:rsidR="00CA53B7">
        <w:t xml:space="preserve">on the actuators and </w:t>
      </w:r>
      <w:r w:rsidR="00513493">
        <w:t>mounting accelerometers</w:t>
      </w:r>
      <w:r w:rsidR="00CA53B7">
        <w:t xml:space="preserve"> </w:t>
      </w:r>
      <w:r w:rsidR="00513493">
        <w:t>at</w:t>
      </w:r>
      <w:r w:rsidR="00CA53B7">
        <w:t xml:space="preserve"> specific locations on the car.</w:t>
      </w:r>
    </w:p>
    <w:p w14:paraId="00736D2A" w14:textId="77777777" w:rsidR="00201338" w:rsidRDefault="00201338" w:rsidP="00201338">
      <w:pPr>
        <w:keepNext/>
        <w:ind w:firstLine="360"/>
        <w:jc w:val="center"/>
      </w:pPr>
      <w:r>
        <w:rPr>
          <w:noProof/>
        </w:rPr>
        <w:drawing>
          <wp:inline distT="0" distB="0" distL="0" distR="0" wp14:anchorId="50A484CA" wp14:editId="6918FE71">
            <wp:extent cx="5943600" cy="3478530"/>
            <wp:effectExtent l="0" t="0" r="0" b="7620"/>
            <wp:docPr id="1569951206"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951206" name="Picture 1" descr="A diagram of a car&#10;&#10;Description automatically generated"/>
                    <pic:cNvPicPr/>
                  </pic:nvPicPr>
                  <pic:blipFill rotWithShape="1">
                    <a:blip r:embed="rId21"/>
                    <a:srcRect t="3086" b="6023"/>
                    <a:stretch/>
                  </pic:blipFill>
                  <pic:spPr bwMode="auto">
                    <a:xfrm>
                      <a:off x="0" y="0"/>
                      <a:ext cx="5943600" cy="3478530"/>
                    </a:xfrm>
                    <a:prstGeom prst="rect">
                      <a:avLst/>
                    </a:prstGeom>
                    <a:ln>
                      <a:noFill/>
                    </a:ln>
                    <a:extLst>
                      <a:ext uri="{53640926-AAD7-44D8-BBD7-CCE9431645EC}">
                        <a14:shadowObscured xmlns:a14="http://schemas.microsoft.com/office/drawing/2010/main"/>
                      </a:ext>
                    </a:extLst>
                  </pic:spPr>
                </pic:pic>
              </a:graphicData>
            </a:graphic>
          </wp:inline>
        </w:drawing>
      </w:r>
    </w:p>
    <w:p w14:paraId="05A0BC0B" w14:textId="3209234D" w:rsidR="00201338" w:rsidRDefault="00201338" w:rsidP="00201338">
      <w:pPr>
        <w:pStyle w:val="Caption"/>
      </w:pPr>
      <w:bookmarkStart w:id="29" w:name="_Ref184063009"/>
      <w:r>
        <w:t xml:space="preserve">Figure </w:t>
      </w:r>
      <w:fldSimple w:instr=" SEQ Figure \* ARABIC ">
        <w:r w:rsidR="00BE3D6F">
          <w:rPr>
            <w:noProof/>
          </w:rPr>
          <w:t>5</w:t>
        </w:r>
      </w:fldSimple>
      <w:bookmarkEnd w:id="29"/>
      <w:r>
        <w:t xml:space="preserve">: 4-Post Shaker Rig Layout </w:t>
      </w:r>
      <w:r>
        <w:fldChar w:fldCharType="begin"/>
      </w:r>
      <w:r>
        <w:instrText xml:space="preserve"> ADDIN ZOTERO_ITEM CSL_CITATION {"citationID":"ZeVjw838","properties":{"formattedCitation":"(Bennett, 2012)","plainCitation":"(Bennett, 2012)","noteIndex":0},"citationItems":[{"id":340,"uris":["http://zotero.org/users/12916010/items/DIC9ZKUM"],"itemData":{"id":340,"type":"article-journal","container-title":"Oxford Brookes University","journalAbbreviation":"RADAR","language":"en","source":"Zotero","title":"Ride and Handling Assessment of Vehicles Using Four-post Rig Testing and Simulation","author":[{"family":"Bennett","given":"L J"}],"issued":{"date-parts":[["2012"]]}}}],"schema":"https://github.com/citation-style-language/schema/raw/master/csl-citation.json"} </w:instrText>
      </w:r>
      <w:r>
        <w:fldChar w:fldCharType="separate"/>
      </w:r>
      <w:r w:rsidRPr="00201338">
        <w:rPr>
          <w:rFonts w:ascii="Calibri" w:hAnsi="Calibri" w:cs="Calibri"/>
        </w:rPr>
        <w:t>(Bennett, 2012)</w:t>
      </w:r>
      <w:r>
        <w:fldChar w:fldCharType="end"/>
      </w:r>
    </w:p>
    <w:p w14:paraId="327689C2" w14:textId="77777777" w:rsidR="000A1E66" w:rsidRDefault="000A1E66" w:rsidP="000A1E66">
      <w:pPr>
        <w:keepNext/>
        <w:jc w:val="center"/>
      </w:pPr>
      <w:r w:rsidRPr="000A1E66">
        <w:lastRenderedPageBreak/>
        <w:drawing>
          <wp:inline distT="0" distB="0" distL="0" distR="0" wp14:anchorId="2B84D9E3" wp14:editId="724BFA64">
            <wp:extent cx="5943600" cy="3349625"/>
            <wp:effectExtent l="0" t="0" r="0" b="3175"/>
            <wp:docPr id="1813961592" name="Picture 1" descr="A room with metal floor and meta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961592" name="Picture 1" descr="A room with metal floor and metal bars&#10;&#10;Description automatically generated with medium confidence"/>
                    <pic:cNvPicPr/>
                  </pic:nvPicPr>
                  <pic:blipFill>
                    <a:blip r:embed="rId22"/>
                    <a:stretch>
                      <a:fillRect/>
                    </a:stretch>
                  </pic:blipFill>
                  <pic:spPr>
                    <a:xfrm>
                      <a:off x="0" y="0"/>
                      <a:ext cx="5943600" cy="3349625"/>
                    </a:xfrm>
                    <a:prstGeom prst="rect">
                      <a:avLst/>
                    </a:prstGeom>
                  </pic:spPr>
                </pic:pic>
              </a:graphicData>
            </a:graphic>
          </wp:inline>
        </w:drawing>
      </w:r>
    </w:p>
    <w:p w14:paraId="2EE0FA5B" w14:textId="6FE98C21" w:rsidR="000A1E66" w:rsidRPr="000A1E66" w:rsidRDefault="000A1E66" w:rsidP="000A1E66">
      <w:pPr>
        <w:pStyle w:val="Caption"/>
      </w:pPr>
      <w:r>
        <w:t xml:space="preserve">Figure </w:t>
      </w:r>
      <w:fldSimple w:instr=" SEQ Figure \* ARABIC ">
        <w:r w:rsidR="00BE3D6F">
          <w:rPr>
            <w:noProof/>
          </w:rPr>
          <w:t>6</w:t>
        </w:r>
      </w:fldSimple>
      <w:r>
        <w:t xml:space="preserve">: 4-Post Shaker Rig Top View </w:t>
      </w:r>
      <w:r>
        <w:fldChar w:fldCharType="begin"/>
      </w:r>
      <w:r>
        <w:instrText xml:space="preserve"> ADDIN ZOTERO_ITEM CSL_CITATION {"citationID":"cNnc1ozW","properties":{"formattedCitation":"(Bennett, 2012)","plainCitation":"(Bennett, 2012)","noteIndex":0},"citationItems":[{"id":340,"uris":["http://zotero.org/users/12916010/items/DIC9ZKUM"],"itemData":{"id":340,"type":"article-journal","container-title":"Oxford Brookes University","journalAbbreviation":"RADAR","language":"en","source":"Zotero","title":"Ride and Handling Assessment of Vehicles Using Four-post Rig Testing and Simulation","author":[{"family":"Bennett","given":"L J"}],"issued":{"date-parts":[["2012"]]}}}],"schema":"https://github.com/citation-style-language/schema/raw/master/csl-citation.json"} </w:instrText>
      </w:r>
      <w:r>
        <w:fldChar w:fldCharType="separate"/>
      </w:r>
      <w:r w:rsidRPr="000A1E66">
        <w:rPr>
          <w:rFonts w:ascii="Calibri" w:hAnsi="Calibri" w:cs="Calibri"/>
        </w:rPr>
        <w:t>(Bennett, 2012)</w:t>
      </w:r>
      <w:r>
        <w:fldChar w:fldCharType="end"/>
      </w:r>
    </w:p>
    <w:p w14:paraId="1820E5D5" w14:textId="6287D27F" w:rsidR="0057395D" w:rsidRDefault="00201338" w:rsidP="006B620B">
      <w:pPr>
        <w:ind w:firstLine="360"/>
      </w:pPr>
      <w:r>
        <w:t>A 4 post test was able to successfully gather data on chassis torsional stiffness, etc…</w:t>
      </w:r>
    </w:p>
    <w:p w14:paraId="7B142EB8" w14:textId="110D60EA" w:rsidR="00611347" w:rsidRPr="008E4F96" w:rsidRDefault="00611347" w:rsidP="006B620B">
      <w:pPr>
        <w:ind w:firstLine="360"/>
      </w:pPr>
      <w:r>
        <w:t xml:space="preserve">The main drawback to a 4-post rig is that aerodynamic affects </w:t>
      </w:r>
      <w:r w:rsidR="005F3737">
        <w:t xml:space="preserve">found at higher speeds </w:t>
      </w:r>
      <w:r>
        <w:t xml:space="preserve">are near impossible to simulate. </w:t>
      </w:r>
    </w:p>
    <w:p w14:paraId="054D00C0" w14:textId="61F108E3" w:rsidR="000516F5" w:rsidRDefault="000516F5" w:rsidP="000516F5">
      <w:pPr>
        <w:pStyle w:val="Heading3"/>
      </w:pPr>
      <w:bookmarkStart w:id="30" w:name="_Toc183284815"/>
      <w:r>
        <w:t>7 Post Shaker Rig</w:t>
      </w:r>
      <w:bookmarkEnd w:id="30"/>
    </w:p>
    <w:p w14:paraId="2BF5BB1F" w14:textId="5363CD42" w:rsidR="00CC4B53" w:rsidRDefault="00CC4B53" w:rsidP="00701F70">
      <w:pPr>
        <w:ind w:firstLine="360"/>
      </w:pPr>
      <w:r>
        <w:t xml:space="preserve">A more capable and complex </w:t>
      </w:r>
      <w:r w:rsidR="006E3919">
        <w:t>configuration</w:t>
      </w:r>
      <w:r>
        <w:t xml:space="preserve"> of </w:t>
      </w:r>
      <w:r w:rsidR="006E3919">
        <w:t xml:space="preserve">a full vehicle </w:t>
      </w:r>
      <w:r>
        <w:t>shaker rig is called the “7 Post Rig”.</w:t>
      </w:r>
    </w:p>
    <w:p w14:paraId="0FF9086B" w14:textId="37E61157" w:rsidR="00DC2B39" w:rsidRDefault="00DC2B39" w:rsidP="00701F70">
      <w:pPr>
        <w:ind w:firstLine="360"/>
      </w:pPr>
      <w:r>
        <w:t xml:space="preserve">The </w:t>
      </w:r>
      <w:r w:rsidR="002416C5">
        <w:t>extra</w:t>
      </w:r>
      <w:r>
        <w:t xml:space="preserve">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mitigate this, a compliant linkage can be arranged between the aeroloaders and chassis to allow loading with a sufficient amount of compliance to let the vehicle move unimpeded </w:t>
      </w:r>
      <w:r>
        <w:fldChar w:fldCharType="begin"/>
      </w:r>
      <w:r>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This solution has </w:t>
      </w:r>
      <w:r w:rsidR="00EA2E78">
        <w:t>its</w:t>
      </w:r>
      <w:r>
        <w:t xml:space="preserve"> own issue, being that the added compliance does not allow the large downforce loads to be generated in the simulation. By using “velocity feed-forward” algorithms to predict the motion of the chassis in addition to a compliant link, a workable result emerges for downforce to be simulated on a seven post shaker rig </w:t>
      </w:r>
      <w:r>
        <w:fldChar w:fldCharType="begin"/>
      </w:r>
      <w:r>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w:t>
      </w:r>
    </w:p>
    <w:p w14:paraId="3823CEA7" w14:textId="77777777" w:rsidR="00BE3D6F" w:rsidRDefault="00BE3D6F" w:rsidP="00BE3D6F">
      <w:pPr>
        <w:keepNext/>
        <w:jc w:val="center"/>
      </w:pPr>
      <w:r w:rsidRPr="00BE3D6F">
        <w:lastRenderedPageBreak/>
        <w:drawing>
          <wp:inline distT="0" distB="0" distL="0" distR="0" wp14:anchorId="5AFB9F3E" wp14:editId="50554D9F">
            <wp:extent cx="5943600" cy="4144010"/>
            <wp:effectExtent l="0" t="0" r="0" b="8890"/>
            <wp:docPr id="1071081677" name="Picture 1" descr="A red race car in a gar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081677" name="Picture 1" descr="A red race car in a garage&#10;&#10;Description automatically generated"/>
                    <pic:cNvPicPr/>
                  </pic:nvPicPr>
                  <pic:blipFill>
                    <a:blip r:embed="rId23"/>
                    <a:stretch>
                      <a:fillRect/>
                    </a:stretch>
                  </pic:blipFill>
                  <pic:spPr>
                    <a:xfrm>
                      <a:off x="0" y="0"/>
                      <a:ext cx="5943600" cy="4144010"/>
                    </a:xfrm>
                    <a:prstGeom prst="rect">
                      <a:avLst/>
                    </a:prstGeom>
                  </pic:spPr>
                </pic:pic>
              </a:graphicData>
            </a:graphic>
          </wp:inline>
        </w:drawing>
      </w:r>
    </w:p>
    <w:p w14:paraId="27668646" w14:textId="18D0D5B2" w:rsidR="00BE3D6F" w:rsidRPr="00DC2B39" w:rsidRDefault="00BE3D6F" w:rsidP="00BE3D6F">
      <w:pPr>
        <w:pStyle w:val="Caption"/>
      </w:pPr>
      <w:r>
        <w:t xml:space="preserve">Figure </w:t>
      </w:r>
      <w:fldSimple w:instr=" SEQ Figure \* ARABIC ">
        <w:r>
          <w:rPr>
            <w:noProof/>
          </w:rPr>
          <w:t>7</w:t>
        </w:r>
      </w:fldSimple>
      <w:r>
        <w:t>: 7-Post Shaker Rig Setup</w:t>
      </w:r>
    </w:p>
    <w:p w14:paraId="253374D1" w14:textId="49E69E32" w:rsidR="000516F5" w:rsidRDefault="000516F5" w:rsidP="000516F5">
      <w:pPr>
        <w:pStyle w:val="Heading3"/>
      </w:pPr>
      <w:bookmarkStart w:id="31" w:name="_Toc183284816"/>
      <w:r>
        <w:t xml:space="preserve">Kinematics and </w:t>
      </w:r>
      <w:r w:rsidR="00A56AFB">
        <w:t>C</w:t>
      </w:r>
      <w:r>
        <w:t xml:space="preserve">ompliance </w:t>
      </w:r>
      <w:r w:rsidR="00A56AFB">
        <w:t>T</w:t>
      </w:r>
      <w:r>
        <w:t>esting</w:t>
      </w:r>
      <w:bookmarkEnd w:id="31"/>
    </w:p>
    <w:p w14:paraId="42154CEB" w14:textId="77777777" w:rsidR="000516F5" w:rsidRDefault="000516F5" w:rsidP="000516F5">
      <w:r>
        <w:tab/>
        <w:t>Kinematic and compliance testing, or K&amp;C testing for short, is a laboratory method of analyzing the how suspension components of a race car move in relation to one another. This test is able to observe the kinematics that the real vehicle generates. This is important because inconsistencies during manufacturing and damage from racing can mean the actual vehicles kinematic properties could differ from theoretical ones, resulting in poor performance.</w:t>
      </w:r>
    </w:p>
    <w:p w14:paraId="4634A8CA" w14:textId="77777777" w:rsidR="000516F5" w:rsidRDefault="000516F5" w:rsidP="000516F5">
      <w:r>
        <w:tab/>
        <w:t xml:space="preserve">The K&amp;C testing apparatus can differ depending on the level of analysis, but typically involves suspending the vehicle with a number of actuators directly to each wheel assembly and some key locations on </w:t>
      </w:r>
      <w:commentRangeStart w:id="32"/>
      <w:r>
        <w:t>the chassis.</w:t>
      </w:r>
      <w:commentRangeEnd w:id="32"/>
      <w:r>
        <w:rPr>
          <w:rStyle w:val="CommentReference"/>
        </w:rPr>
        <w:commentReference w:id="32"/>
      </w:r>
    </w:p>
    <w:p w14:paraId="6D3C29EB" w14:textId="77777777" w:rsidR="000516F5" w:rsidRDefault="000516F5" w:rsidP="000516F5">
      <w:pPr>
        <w:keepNext/>
        <w:jc w:val="center"/>
      </w:pPr>
      <w:r w:rsidRPr="00A56045">
        <w:rPr>
          <w:noProof/>
        </w:rPr>
        <w:lastRenderedPageBreak/>
        <w:drawing>
          <wp:inline distT="0" distB="0" distL="0" distR="0" wp14:anchorId="657251D7" wp14:editId="6DBA8EC0">
            <wp:extent cx="5943600" cy="4036695"/>
            <wp:effectExtent l="0" t="0" r="0" b="1905"/>
            <wp:docPr id="1475793050" name="Picture 1" descr="A car on a assembly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793050" name="Picture 1" descr="A car on a assembly line&#10;&#10;Description automatically generated"/>
                    <pic:cNvPicPr/>
                  </pic:nvPicPr>
                  <pic:blipFill>
                    <a:blip r:embed="rId24"/>
                    <a:stretch>
                      <a:fillRect/>
                    </a:stretch>
                  </pic:blipFill>
                  <pic:spPr>
                    <a:xfrm>
                      <a:off x="0" y="0"/>
                      <a:ext cx="5943600" cy="4036695"/>
                    </a:xfrm>
                    <a:prstGeom prst="rect">
                      <a:avLst/>
                    </a:prstGeom>
                  </pic:spPr>
                </pic:pic>
              </a:graphicData>
            </a:graphic>
          </wp:inline>
        </w:drawing>
      </w:r>
    </w:p>
    <w:p w14:paraId="59FC246E" w14:textId="7CF84AB6" w:rsidR="000516F5" w:rsidRPr="000516F5" w:rsidRDefault="000516F5" w:rsidP="00A56AFB">
      <w:pPr>
        <w:pStyle w:val="Caption"/>
      </w:pPr>
      <w:r>
        <w:t xml:space="preserve">Figure </w:t>
      </w:r>
      <w:fldSimple w:instr=" SEQ Figure \* ARABIC ">
        <w:r w:rsidR="00BE3D6F">
          <w:rPr>
            <w:noProof/>
          </w:rPr>
          <w:t>8</w:t>
        </w:r>
      </w:fldSimple>
      <w:r>
        <w:t xml:space="preserve">: Kinematic testing simulator </w:t>
      </w:r>
      <w:r>
        <w:fldChar w:fldCharType="begin"/>
      </w:r>
      <w:r>
        <w:instrText xml:space="preserve"> ADDIN ZOTERO_ITEM CSL_CITATION {"citationID":"C11xbdiR","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A56045">
        <w:rPr>
          <w:rFonts w:ascii="Calibri" w:hAnsi="Calibri" w:cs="Calibri"/>
        </w:rPr>
        <w:t>(Dodds &amp; Plummer, 2001)</w:t>
      </w:r>
      <w:r>
        <w:fldChar w:fldCharType="end"/>
      </w:r>
    </w:p>
    <w:p w14:paraId="043606B7" w14:textId="40994A9C" w:rsidR="00584B1C" w:rsidRDefault="00584B1C" w:rsidP="006C39FA">
      <w:pPr>
        <w:pStyle w:val="Heading2"/>
      </w:pPr>
      <w:bookmarkStart w:id="33" w:name="_Toc183284817"/>
      <w:r>
        <w:t>Comparative assessment of candidate solutions</w:t>
      </w:r>
      <w:bookmarkEnd w:id="33"/>
    </w:p>
    <w:p w14:paraId="08093D20" w14:textId="6CBE45B0" w:rsidR="00532F1E" w:rsidRDefault="00532F1E" w:rsidP="00532F1E">
      <w:pPr>
        <w:pStyle w:val="Caption"/>
        <w:keepNext/>
      </w:pPr>
      <w:bookmarkStart w:id="34" w:name="_Toc182324566"/>
      <w:r>
        <w:t xml:space="preserve">Table </w:t>
      </w:r>
      <w:fldSimple w:instr=" SEQ Table \* ARABIC ">
        <w:r w:rsidR="00BB6444">
          <w:rPr>
            <w:noProof/>
          </w:rPr>
          <w:t>2</w:t>
        </w:r>
      </w:fldSimple>
      <w:r w:rsidR="00297D41">
        <w:t>:</w:t>
      </w:r>
      <w:r>
        <w:t xml:space="preserve"> Comparison of Candidate Solutions</w:t>
      </w:r>
      <w:bookmarkEnd w:id="34"/>
    </w:p>
    <w:tbl>
      <w:tblPr>
        <w:tblStyle w:val="TableGrid"/>
        <w:tblW w:w="0" w:type="auto"/>
        <w:tblLook w:val="04A0" w:firstRow="1" w:lastRow="0" w:firstColumn="1" w:lastColumn="0" w:noHBand="0" w:noVBand="1"/>
      </w:tblPr>
      <w:tblGrid>
        <w:gridCol w:w="2337"/>
        <w:gridCol w:w="2338"/>
        <w:gridCol w:w="2337"/>
        <w:gridCol w:w="2338"/>
      </w:tblGrid>
      <w:tr w:rsidR="000C1F86" w14:paraId="79E56757" w14:textId="77777777" w:rsidTr="00200D25">
        <w:tc>
          <w:tcPr>
            <w:tcW w:w="2337" w:type="dxa"/>
            <w:shd w:val="clear" w:color="auto" w:fill="D0CECE" w:themeFill="background2" w:themeFillShade="E6"/>
          </w:tcPr>
          <w:p w14:paraId="1677F25A" w14:textId="3BDE5F17" w:rsidR="00532F1E" w:rsidRDefault="002A69D2">
            <w:r>
              <w:t>Criteria</w:t>
            </w:r>
          </w:p>
        </w:tc>
        <w:tc>
          <w:tcPr>
            <w:tcW w:w="2338" w:type="dxa"/>
            <w:shd w:val="clear" w:color="auto" w:fill="D0CECE" w:themeFill="background2" w:themeFillShade="E6"/>
          </w:tcPr>
          <w:p w14:paraId="129911A2" w14:textId="3ECCBF77" w:rsidR="00532F1E" w:rsidRDefault="00845CFC">
            <w:r>
              <w:t>4 Post Rig</w:t>
            </w:r>
          </w:p>
        </w:tc>
        <w:tc>
          <w:tcPr>
            <w:tcW w:w="2337" w:type="dxa"/>
            <w:shd w:val="clear" w:color="auto" w:fill="D0CECE" w:themeFill="background2" w:themeFillShade="E6"/>
          </w:tcPr>
          <w:p w14:paraId="15462A67" w14:textId="32C0CDFB" w:rsidR="00532F1E" w:rsidRDefault="00845CFC">
            <w:r>
              <w:t>7 Post Rig</w:t>
            </w:r>
          </w:p>
        </w:tc>
        <w:tc>
          <w:tcPr>
            <w:tcW w:w="2338" w:type="dxa"/>
            <w:shd w:val="clear" w:color="auto" w:fill="D0CECE" w:themeFill="background2" w:themeFillShade="E6"/>
          </w:tcPr>
          <w:p w14:paraId="3FD56DE3" w14:textId="1003AB2F" w:rsidR="00532F1E" w:rsidRDefault="00845CFC">
            <w:r>
              <w:t>K&amp;C Testing</w:t>
            </w:r>
          </w:p>
        </w:tc>
      </w:tr>
      <w:tr w:rsidR="00082138" w14:paraId="726F13A7" w14:textId="77777777" w:rsidTr="00200D25">
        <w:tc>
          <w:tcPr>
            <w:tcW w:w="2337" w:type="dxa"/>
            <w:vAlign w:val="center"/>
          </w:tcPr>
          <w:p w14:paraId="5E518A25" w14:textId="292A30BD" w:rsidR="00082138" w:rsidRDefault="00082138" w:rsidP="00887E8C">
            <w:r>
              <w:t>Rig Data Channels</w:t>
            </w:r>
          </w:p>
        </w:tc>
        <w:tc>
          <w:tcPr>
            <w:tcW w:w="2338" w:type="dxa"/>
          </w:tcPr>
          <w:p w14:paraId="792D9A75" w14:textId="3CE46433" w:rsidR="00082138" w:rsidRDefault="00082138" w:rsidP="00082138">
            <w:r>
              <w:t>4x wheel actuator displacement, 4x wheel contact load, 4x wheel actuator acceleration</w:t>
            </w:r>
          </w:p>
        </w:tc>
        <w:tc>
          <w:tcPr>
            <w:tcW w:w="2337" w:type="dxa"/>
          </w:tcPr>
          <w:p w14:paraId="658B85B8" w14:textId="7423B5C0" w:rsidR="00082138" w:rsidRDefault="00082138" w:rsidP="00082138">
            <w:r>
              <w:t>4x wheel actuator displacement, 4x wheel contact load, 4x wheel actuator acceleration</w:t>
            </w:r>
            <w:r>
              <w:t>, 3x chassis velocity transducer, 3x aeroloader displacement, 3x aeroloader load, front ride height, rear ride height, air speed, lateral acceleration, longitudinal acceleration</w:t>
            </w:r>
          </w:p>
        </w:tc>
        <w:tc>
          <w:tcPr>
            <w:tcW w:w="2338" w:type="dxa"/>
          </w:tcPr>
          <w:p w14:paraId="3495D091" w14:textId="233C87D5" w:rsidR="00082138" w:rsidRDefault="00082138" w:rsidP="00082138"/>
        </w:tc>
      </w:tr>
      <w:tr w:rsidR="00082138" w14:paraId="53E9BF3C" w14:textId="77777777" w:rsidTr="00200D25">
        <w:tc>
          <w:tcPr>
            <w:tcW w:w="2337" w:type="dxa"/>
            <w:vAlign w:val="center"/>
          </w:tcPr>
          <w:p w14:paraId="70BA788D" w14:textId="1A9C696D" w:rsidR="00082138" w:rsidRDefault="00EC54C9" w:rsidP="00082138">
            <w:r>
              <w:t>Vehicle Data Channels</w:t>
            </w:r>
          </w:p>
        </w:tc>
        <w:tc>
          <w:tcPr>
            <w:tcW w:w="2338" w:type="dxa"/>
          </w:tcPr>
          <w:p w14:paraId="3CAFB47B" w14:textId="35E7F38E" w:rsidR="00082138" w:rsidRDefault="00EC54C9" w:rsidP="00082138">
            <w:r>
              <w:t xml:space="preserve">4x hub accelerometers, 4x chassis accelerometers, 4x </w:t>
            </w:r>
            <w:r>
              <w:lastRenderedPageBreak/>
              <w:t>damper displacements, 2x damper temperature, vertical body acceleration, lateral body acceleration, longitudinal body acceleration</w:t>
            </w:r>
          </w:p>
        </w:tc>
        <w:tc>
          <w:tcPr>
            <w:tcW w:w="2337" w:type="dxa"/>
          </w:tcPr>
          <w:p w14:paraId="3BABA4E1" w14:textId="7DDEF41D" w:rsidR="00082138" w:rsidRDefault="00611347" w:rsidP="00082138">
            <w:r>
              <w:lastRenderedPageBreak/>
              <w:t xml:space="preserve">4x hub accelerometers, 4x chassis accelerometers, 4x </w:t>
            </w:r>
            <w:r>
              <w:lastRenderedPageBreak/>
              <w:t>damper displacements, 2x damper temperature, vertical body acceleration, lateral body acceleration, longitudinal body acceleration</w:t>
            </w:r>
          </w:p>
        </w:tc>
        <w:tc>
          <w:tcPr>
            <w:tcW w:w="2338" w:type="dxa"/>
          </w:tcPr>
          <w:p w14:paraId="42E12F8B" w14:textId="77777777" w:rsidR="00082138" w:rsidRDefault="00082138" w:rsidP="00082138"/>
        </w:tc>
      </w:tr>
      <w:tr w:rsidR="00082138" w14:paraId="0A03C83F" w14:textId="77777777" w:rsidTr="00200D25">
        <w:tc>
          <w:tcPr>
            <w:tcW w:w="2337" w:type="dxa"/>
            <w:vAlign w:val="center"/>
          </w:tcPr>
          <w:p w14:paraId="495A5589" w14:textId="7C153C6C" w:rsidR="00082138" w:rsidRDefault="00D354F0" w:rsidP="00082138">
            <w:r>
              <w:t>Aerodynamic Simulation</w:t>
            </w:r>
          </w:p>
        </w:tc>
        <w:tc>
          <w:tcPr>
            <w:tcW w:w="2338" w:type="dxa"/>
          </w:tcPr>
          <w:p w14:paraId="29904276" w14:textId="0522C428" w:rsidR="00082138" w:rsidRDefault="00D354F0" w:rsidP="00082138">
            <w:r>
              <w:t>Not possible</w:t>
            </w:r>
          </w:p>
        </w:tc>
        <w:tc>
          <w:tcPr>
            <w:tcW w:w="2337" w:type="dxa"/>
          </w:tcPr>
          <w:p w14:paraId="1E526C9B" w14:textId="1FACB8F5" w:rsidR="00082138" w:rsidRDefault="00D354F0" w:rsidP="00082138">
            <w:r>
              <w:t>Possible</w:t>
            </w:r>
          </w:p>
        </w:tc>
        <w:tc>
          <w:tcPr>
            <w:tcW w:w="2338" w:type="dxa"/>
          </w:tcPr>
          <w:p w14:paraId="5B1D3193" w14:textId="77777777" w:rsidR="00082138" w:rsidRDefault="00082138" w:rsidP="00082138"/>
        </w:tc>
      </w:tr>
      <w:tr w:rsidR="00082138" w14:paraId="257A7CF1" w14:textId="77777777" w:rsidTr="00200D25">
        <w:tc>
          <w:tcPr>
            <w:tcW w:w="2337" w:type="dxa"/>
            <w:vAlign w:val="center"/>
          </w:tcPr>
          <w:p w14:paraId="4E25C552" w14:textId="7F5BAD23" w:rsidR="00082138" w:rsidRDefault="009618DA" w:rsidP="00082138">
            <w:r>
              <w:t>Unique mounting constraints</w:t>
            </w:r>
          </w:p>
        </w:tc>
        <w:tc>
          <w:tcPr>
            <w:tcW w:w="2338" w:type="dxa"/>
          </w:tcPr>
          <w:p w14:paraId="1A0FA99E" w14:textId="04BAA96C" w:rsidR="00082138" w:rsidRDefault="00082138" w:rsidP="00082138"/>
        </w:tc>
        <w:tc>
          <w:tcPr>
            <w:tcW w:w="2337" w:type="dxa"/>
          </w:tcPr>
          <w:p w14:paraId="65EAC92B" w14:textId="739B7390" w:rsidR="00082138" w:rsidRDefault="00675629" w:rsidP="00082138">
            <w:r>
              <w:t>R</w:t>
            </w:r>
            <w:r w:rsidR="00435598">
              <w:t xml:space="preserve">equires compliant link and </w:t>
            </w:r>
            <w:r>
              <w:t>feedforward</w:t>
            </w:r>
            <w:r w:rsidR="00435598">
              <w:t xml:space="preserve"> loop </w:t>
            </w:r>
            <w:r>
              <w:t xml:space="preserve">to mitigate damping from </w:t>
            </w:r>
            <w:r w:rsidR="003C3628">
              <w:t>mounting</w:t>
            </w:r>
            <w:r w:rsidR="009618DA">
              <w:t xml:space="preserve">, needs custom brackets for </w:t>
            </w:r>
            <w:r w:rsidR="008B30B2">
              <w:t>different</w:t>
            </w:r>
            <w:r w:rsidR="009618DA">
              <w:t xml:space="preserve"> vehicle</w:t>
            </w:r>
            <w:r w:rsidR="008B30B2">
              <w:t>s</w:t>
            </w:r>
          </w:p>
        </w:tc>
        <w:tc>
          <w:tcPr>
            <w:tcW w:w="2338" w:type="dxa"/>
          </w:tcPr>
          <w:p w14:paraId="7B346E5A" w14:textId="77777777" w:rsidR="00082138" w:rsidRDefault="00082138" w:rsidP="00082138"/>
        </w:tc>
      </w:tr>
      <w:tr w:rsidR="00082138" w14:paraId="669518C4" w14:textId="77777777" w:rsidTr="00200D25">
        <w:tc>
          <w:tcPr>
            <w:tcW w:w="2337" w:type="dxa"/>
            <w:vAlign w:val="center"/>
          </w:tcPr>
          <w:p w14:paraId="6717E1F8" w14:textId="5BAD3AF8" w:rsidR="00082138" w:rsidRDefault="007F3E54" w:rsidP="00082138">
            <w:r>
              <w:t>Major test results</w:t>
            </w:r>
          </w:p>
        </w:tc>
        <w:tc>
          <w:tcPr>
            <w:tcW w:w="2338" w:type="dxa"/>
          </w:tcPr>
          <w:p w14:paraId="1A44DEAF" w14:textId="6C3D923F" w:rsidR="00082138" w:rsidRDefault="00362A6B" w:rsidP="00082138">
            <w:r>
              <w:t>Wheel load distribution</w:t>
            </w:r>
          </w:p>
        </w:tc>
        <w:tc>
          <w:tcPr>
            <w:tcW w:w="2337" w:type="dxa"/>
          </w:tcPr>
          <w:p w14:paraId="5F1F8F27" w14:textId="7A120382" w:rsidR="00082138" w:rsidRDefault="00362A6B" w:rsidP="00082138">
            <w:r>
              <w:t>Wheel load distribution</w:t>
            </w:r>
            <w:r>
              <w:t>, ride height variation analysis, pitch sensitivity analysis</w:t>
            </w:r>
          </w:p>
        </w:tc>
        <w:tc>
          <w:tcPr>
            <w:tcW w:w="2338" w:type="dxa"/>
          </w:tcPr>
          <w:p w14:paraId="58C3B21E" w14:textId="77777777" w:rsidR="00082138" w:rsidRDefault="00082138" w:rsidP="00082138"/>
        </w:tc>
      </w:tr>
      <w:tr w:rsidR="00082138" w14:paraId="17BAE1E5" w14:textId="77777777" w:rsidTr="00200D25">
        <w:tc>
          <w:tcPr>
            <w:tcW w:w="2337" w:type="dxa"/>
            <w:vAlign w:val="center"/>
          </w:tcPr>
          <w:p w14:paraId="7273785C" w14:textId="46FD3916" w:rsidR="00082138" w:rsidRDefault="007F3E54" w:rsidP="00082138">
            <w:r>
              <w:t>Adjacent test results</w:t>
            </w:r>
          </w:p>
        </w:tc>
        <w:tc>
          <w:tcPr>
            <w:tcW w:w="2338" w:type="dxa"/>
          </w:tcPr>
          <w:p w14:paraId="52DD691E" w14:textId="647A86F2" w:rsidR="00082138" w:rsidRDefault="00E94B51" w:rsidP="00082138">
            <w:r>
              <w:t>Torsional stiffness</w:t>
            </w:r>
          </w:p>
        </w:tc>
        <w:tc>
          <w:tcPr>
            <w:tcW w:w="2337" w:type="dxa"/>
          </w:tcPr>
          <w:p w14:paraId="13167BF1" w14:textId="77777777" w:rsidR="00082138" w:rsidRDefault="00082138" w:rsidP="00082138"/>
        </w:tc>
        <w:tc>
          <w:tcPr>
            <w:tcW w:w="2338" w:type="dxa"/>
          </w:tcPr>
          <w:p w14:paraId="609D906F" w14:textId="77777777" w:rsidR="00082138" w:rsidRDefault="00082138" w:rsidP="00082138"/>
        </w:tc>
      </w:tr>
      <w:tr w:rsidR="00082138" w14:paraId="63E6E484" w14:textId="77777777" w:rsidTr="00200D25">
        <w:tc>
          <w:tcPr>
            <w:tcW w:w="2337" w:type="dxa"/>
            <w:vAlign w:val="center"/>
          </w:tcPr>
          <w:p w14:paraId="7778D36C" w14:textId="52EC5318" w:rsidR="00082138" w:rsidRDefault="00E94B51" w:rsidP="00082138">
            <w:r>
              <w:t>Acceptable vehicles</w:t>
            </w:r>
          </w:p>
        </w:tc>
        <w:tc>
          <w:tcPr>
            <w:tcW w:w="2338" w:type="dxa"/>
          </w:tcPr>
          <w:p w14:paraId="7153D024" w14:textId="4F1BDD1B" w:rsidR="00082138" w:rsidRDefault="00CE694B" w:rsidP="00082138">
            <w:r>
              <w:t>Low downforce</w:t>
            </w:r>
          </w:p>
        </w:tc>
        <w:tc>
          <w:tcPr>
            <w:tcW w:w="2337" w:type="dxa"/>
          </w:tcPr>
          <w:p w14:paraId="3764E34C" w14:textId="5037AAC6" w:rsidR="00082138" w:rsidRDefault="00CE694B" w:rsidP="00082138">
            <w:r>
              <w:t>High downforce</w:t>
            </w:r>
          </w:p>
        </w:tc>
        <w:tc>
          <w:tcPr>
            <w:tcW w:w="2338" w:type="dxa"/>
          </w:tcPr>
          <w:p w14:paraId="3470BBF1" w14:textId="77777777" w:rsidR="00082138" w:rsidRDefault="00082138" w:rsidP="00082138"/>
        </w:tc>
      </w:tr>
      <w:tr w:rsidR="00082138" w14:paraId="554C2712" w14:textId="77777777" w:rsidTr="00200D25">
        <w:tc>
          <w:tcPr>
            <w:tcW w:w="2337" w:type="dxa"/>
            <w:vAlign w:val="center"/>
          </w:tcPr>
          <w:p w14:paraId="2BD97F3C" w14:textId="77777777" w:rsidR="00082138" w:rsidRDefault="00082138" w:rsidP="00082138"/>
        </w:tc>
        <w:tc>
          <w:tcPr>
            <w:tcW w:w="2338" w:type="dxa"/>
          </w:tcPr>
          <w:p w14:paraId="51F2EE1F" w14:textId="77777777" w:rsidR="00082138" w:rsidRDefault="00082138" w:rsidP="00082138"/>
        </w:tc>
        <w:tc>
          <w:tcPr>
            <w:tcW w:w="2337" w:type="dxa"/>
          </w:tcPr>
          <w:p w14:paraId="6FA6067B" w14:textId="77777777" w:rsidR="00082138" w:rsidRDefault="00082138" w:rsidP="00082138"/>
        </w:tc>
        <w:tc>
          <w:tcPr>
            <w:tcW w:w="2338" w:type="dxa"/>
          </w:tcPr>
          <w:p w14:paraId="4F539A1D" w14:textId="77777777" w:rsidR="00082138" w:rsidRDefault="00082138" w:rsidP="00082138"/>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r>
        <w:br w:type="page"/>
      </w:r>
    </w:p>
    <w:p w14:paraId="15EA3C31" w14:textId="68BFA5DF" w:rsidR="00584B1C" w:rsidRPr="00584B1C" w:rsidRDefault="00584B1C" w:rsidP="00D51A67">
      <w:pPr>
        <w:pStyle w:val="Heading1"/>
      </w:pPr>
      <w:bookmarkStart w:id="35" w:name="_Toc183284818"/>
      <w:r>
        <w:lastRenderedPageBreak/>
        <w:t>Project Recommendations</w:t>
      </w:r>
      <w:bookmarkEnd w:id="35"/>
    </w:p>
    <w:p w14:paraId="5613D7A6" w14:textId="77777777" w:rsidR="00584B1C" w:rsidRPr="00584B1C" w:rsidRDefault="00584B1C" w:rsidP="006C39FA">
      <w:pPr>
        <w:pStyle w:val="Heading2"/>
      </w:pPr>
      <w:bookmarkStart w:id="36" w:name="_Toc183284819"/>
      <w:r>
        <w:t>Proposed solution</w:t>
      </w:r>
      <w:bookmarkEnd w:id="36"/>
    </w:p>
    <w:p w14:paraId="5244EFD1" w14:textId="77777777" w:rsidR="00584B1C" w:rsidRPr="00584B1C" w:rsidRDefault="00584B1C" w:rsidP="006C39FA">
      <w:pPr>
        <w:pStyle w:val="Heading2"/>
      </w:pPr>
      <w:bookmarkStart w:id="37" w:name="_Toc183284820"/>
      <w:r>
        <w:t>Design and implementation challenges</w:t>
      </w:r>
      <w:bookmarkEnd w:id="37"/>
    </w:p>
    <w:p w14:paraId="39B11013" w14:textId="77777777" w:rsidR="00584B1C" w:rsidRPr="00584B1C" w:rsidRDefault="31AB8FB0" w:rsidP="006C39FA">
      <w:pPr>
        <w:pStyle w:val="Heading2"/>
        <w:rPr>
          <w:sz w:val="20"/>
        </w:rPr>
      </w:pPr>
      <w:bookmarkStart w:id="38" w:name="_Toc183284821"/>
      <w:r>
        <w:t>Anticipated project outcomes and impacts</w:t>
      </w:r>
      <w:bookmarkEnd w:id="38"/>
    </w:p>
    <w:p w14:paraId="64501EEA" w14:textId="4058C50A" w:rsidR="4D7351AA" w:rsidRDefault="4D7351AA">
      <w:r>
        <w:br w:type="page"/>
      </w:r>
    </w:p>
    <w:p w14:paraId="58C27900" w14:textId="77777777" w:rsidR="00584B1C" w:rsidRPr="00584B1C" w:rsidRDefault="31AB8FB0" w:rsidP="00D51A67">
      <w:pPr>
        <w:pStyle w:val="Heading1"/>
      </w:pPr>
      <w:bookmarkStart w:id="39" w:name="_Toc183284822"/>
      <w:r>
        <w:lastRenderedPageBreak/>
        <w:t>Glossary</w:t>
      </w:r>
      <w:bookmarkEnd w:id="39"/>
    </w:p>
    <w:p w14:paraId="0DF80CE3" w14:textId="68FC3E6C" w:rsidR="4D7351AA" w:rsidRDefault="4D7351AA">
      <w:r>
        <w:br w:type="page"/>
      </w:r>
    </w:p>
    <w:p w14:paraId="1A485BCE" w14:textId="0CAF9D78" w:rsidR="00E7183E" w:rsidRPr="00E7183E" w:rsidRDefault="00584B1C" w:rsidP="00D51A67">
      <w:pPr>
        <w:pStyle w:val="Heading1"/>
      </w:pPr>
      <w:bookmarkStart w:id="40" w:name="_Toc183284823"/>
      <w:r>
        <w:lastRenderedPageBreak/>
        <w:t>References</w:t>
      </w:r>
      <w:bookmarkEnd w:id="40"/>
    </w:p>
    <w:p w14:paraId="3EBB593E" w14:textId="6313B444" w:rsidR="00E0134C" w:rsidRDefault="00584B1C" w:rsidP="006C39FA">
      <w:pPr>
        <w:pStyle w:val="Heading2"/>
      </w:pPr>
      <w:bookmarkStart w:id="41" w:name="_Toc183284824"/>
      <w:r>
        <w:t>Additional sources consulted</w:t>
      </w:r>
      <w:bookmarkEnd w:id="41"/>
    </w:p>
    <w:p w14:paraId="6A92D101" w14:textId="77777777" w:rsidR="000A1E66" w:rsidRPr="000A1E66" w:rsidRDefault="00E7183E" w:rsidP="000A1E66">
      <w:pPr>
        <w:pStyle w:val="Bibliography"/>
        <w:rPr>
          <w:rFonts w:ascii="Calibri" w:hAnsi="Calibri" w:cs="Calibri"/>
        </w:rPr>
      </w:pPr>
      <w:r>
        <w:fldChar w:fldCharType="begin"/>
      </w:r>
      <w:r w:rsidR="007876B0">
        <w:instrText xml:space="preserve"> ADDIN ZOTERO_BIBL {"uncited":[],"omitted":[],"custom":[]} CSL_BIBLIOGRAPHY </w:instrText>
      </w:r>
      <w:r>
        <w:fldChar w:fldCharType="separate"/>
      </w:r>
      <w:r w:rsidR="000A1E66" w:rsidRPr="000A1E66">
        <w:rPr>
          <w:rFonts w:ascii="Calibri" w:hAnsi="Calibri" w:cs="Calibri"/>
        </w:rPr>
        <w:t xml:space="preserve">Bennett, L. J. (2012). Ride and Handling Assessment of Vehicles Using Four-post Rig Testing and Simulation. </w:t>
      </w:r>
      <w:r w:rsidR="000A1E66" w:rsidRPr="000A1E66">
        <w:rPr>
          <w:rFonts w:ascii="Calibri" w:hAnsi="Calibri" w:cs="Calibri"/>
          <w:i/>
          <w:iCs/>
        </w:rPr>
        <w:t>Oxford Brookes University</w:t>
      </w:r>
      <w:r w:rsidR="000A1E66" w:rsidRPr="000A1E66">
        <w:rPr>
          <w:rFonts w:ascii="Calibri" w:hAnsi="Calibri" w:cs="Calibri"/>
        </w:rPr>
        <w:t>.</w:t>
      </w:r>
    </w:p>
    <w:p w14:paraId="1D68F3E0" w14:textId="77777777" w:rsidR="000A1E66" w:rsidRPr="000A1E66" w:rsidRDefault="000A1E66" w:rsidP="000A1E66">
      <w:pPr>
        <w:pStyle w:val="Bibliography"/>
        <w:rPr>
          <w:rFonts w:ascii="Calibri" w:hAnsi="Calibri" w:cs="Calibri"/>
        </w:rPr>
      </w:pPr>
      <w:r w:rsidRPr="000A1E66">
        <w:rPr>
          <w:rFonts w:ascii="Calibri" w:hAnsi="Calibri" w:cs="Calibri"/>
        </w:rPr>
        <w:t xml:space="preserve">Boggs, C. M. (2009). </w:t>
      </w:r>
      <w:r w:rsidRPr="000A1E66">
        <w:rPr>
          <w:rFonts w:ascii="Calibri" w:hAnsi="Calibri" w:cs="Calibri"/>
          <w:i/>
          <w:iCs/>
        </w:rPr>
        <w:t>The Use of Simulation to Expedite Experimental Investigations of the Effect of High-Performance Shock Absorbers</w:t>
      </w:r>
      <w:r w:rsidRPr="000A1E66">
        <w:rPr>
          <w:rFonts w:ascii="Calibri" w:hAnsi="Calibri" w:cs="Calibri"/>
        </w:rPr>
        <w:t>. https://vtechworks.lib.vt.edu/handle/10919/26108</w:t>
      </w:r>
    </w:p>
    <w:p w14:paraId="5E608A0D" w14:textId="77777777" w:rsidR="000A1E66" w:rsidRPr="000A1E66" w:rsidRDefault="000A1E66" w:rsidP="000A1E66">
      <w:pPr>
        <w:pStyle w:val="Bibliography"/>
        <w:rPr>
          <w:rFonts w:ascii="Calibri" w:hAnsi="Calibri" w:cs="Calibri"/>
        </w:rPr>
      </w:pPr>
      <w:r w:rsidRPr="000A1E66">
        <w:rPr>
          <w:rFonts w:ascii="Calibri" w:hAnsi="Calibri" w:cs="Calibri"/>
        </w:rPr>
        <w:t xml:space="preserve">Dodds, C. J., &amp; Plummer, A. R. (2001). </w:t>
      </w:r>
      <w:r w:rsidRPr="000A1E66">
        <w:rPr>
          <w:rFonts w:ascii="Calibri" w:hAnsi="Calibri" w:cs="Calibri"/>
          <w:i/>
          <w:iCs/>
        </w:rPr>
        <w:t>Laboratory Road Simulation for Full Vehicle Testing: A Review</w:t>
      </w:r>
      <w:r w:rsidRPr="000A1E66">
        <w:rPr>
          <w:rFonts w:ascii="Calibri" w:hAnsi="Calibri" w:cs="Calibri"/>
        </w:rPr>
        <w:t>. 2001-26–0047. https://doi.org/10.4271/2001-26-0047</w:t>
      </w:r>
    </w:p>
    <w:p w14:paraId="389CFEF9" w14:textId="77777777" w:rsidR="000A1E66" w:rsidRPr="000A1E66" w:rsidRDefault="000A1E66" w:rsidP="000A1E66">
      <w:pPr>
        <w:pStyle w:val="Bibliography"/>
        <w:rPr>
          <w:rFonts w:ascii="Calibri" w:hAnsi="Calibri" w:cs="Calibri"/>
        </w:rPr>
      </w:pPr>
      <w:r w:rsidRPr="000A1E66">
        <w:rPr>
          <w:rFonts w:ascii="Calibri" w:hAnsi="Calibri" w:cs="Calibri"/>
        </w:rPr>
        <w:t xml:space="preserve">G, V., &amp; M, M. (2002). </w:t>
      </w:r>
      <w:r w:rsidRPr="000A1E66">
        <w:rPr>
          <w:rFonts w:ascii="Calibri" w:hAnsi="Calibri" w:cs="Calibri"/>
          <w:i/>
          <w:iCs/>
        </w:rPr>
        <w:t>Vehicle Suspension Characterisation By Using Road Simulation on a 4-Poster Test Rig</w:t>
      </w:r>
      <w:r w:rsidRPr="000A1E66">
        <w:rPr>
          <w:rFonts w:ascii="Calibri" w:hAnsi="Calibri" w:cs="Calibri"/>
        </w:rPr>
        <w:t>. 63–70.</w:t>
      </w:r>
    </w:p>
    <w:p w14:paraId="79EE5FA9" w14:textId="77777777" w:rsidR="000A1E66" w:rsidRPr="000A1E66" w:rsidRDefault="000A1E66" w:rsidP="000A1E66">
      <w:pPr>
        <w:pStyle w:val="Bibliography"/>
        <w:rPr>
          <w:rFonts w:ascii="Calibri" w:hAnsi="Calibri" w:cs="Calibri"/>
        </w:rPr>
      </w:pPr>
      <w:r w:rsidRPr="000A1E66">
        <w:rPr>
          <w:rFonts w:ascii="Calibri" w:hAnsi="Calibri" w:cs="Calibri"/>
        </w:rPr>
        <w:t xml:space="preserve">Gelotte, E. (n.d.). </w:t>
      </w:r>
      <w:r w:rsidRPr="000A1E66">
        <w:rPr>
          <w:rFonts w:ascii="Calibri" w:hAnsi="Calibri" w:cs="Calibri"/>
          <w:i/>
          <w:iCs/>
        </w:rPr>
        <w:t>Develompment of software that can predict damper curves on shock absorbers</w:t>
      </w:r>
      <w:r w:rsidRPr="000A1E66">
        <w:rPr>
          <w:rFonts w:ascii="Calibri" w:hAnsi="Calibri" w:cs="Calibri"/>
        </w:rPr>
        <w:t>.</w:t>
      </w:r>
    </w:p>
    <w:p w14:paraId="48D8C1FE" w14:textId="77777777" w:rsidR="000A1E66" w:rsidRPr="000A1E66" w:rsidRDefault="000A1E66" w:rsidP="000A1E66">
      <w:pPr>
        <w:pStyle w:val="Bibliography"/>
        <w:rPr>
          <w:rFonts w:ascii="Calibri" w:hAnsi="Calibri" w:cs="Calibri"/>
        </w:rPr>
      </w:pPr>
      <w:r w:rsidRPr="000A1E66">
        <w:rPr>
          <w:rFonts w:ascii="Calibri" w:hAnsi="Calibri" w:cs="Calibri"/>
        </w:rPr>
        <w:t xml:space="preserve">Kelly, J., Kowalczyk, H., &amp; Oral, H. A. (2002). </w:t>
      </w:r>
      <w:r w:rsidRPr="000A1E66">
        <w:rPr>
          <w:rFonts w:ascii="Calibri" w:hAnsi="Calibri" w:cs="Calibri"/>
          <w:i/>
          <w:iCs/>
        </w:rPr>
        <w:t>Track Simulation and Vehicle Characterization with 7 Post Testing</w:t>
      </w:r>
      <w:r w:rsidRPr="000A1E66">
        <w:rPr>
          <w:rFonts w:ascii="Calibri" w:hAnsi="Calibri" w:cs="Calibri"/>
        </w:rPr>
        <w:t>. 2002-01–3307. https://doi.org/10.4271/2002-01-3307</w:t>
      </w:r>
    </w:p>
    <w:p w14:paraId="3E9700D2" w14:textId="77777777" w:rsidR="000A1E66" w:rsidRPr="000A1E66" w:rsidRDefault="000A1E66" w:rsidP="000A1E66">
      <w:pPr>
        <w:pStyle w:val="Bibliography"/>
        <w:rPr>
          <w:rFonts w:ascii="Calibri" w:hAnsi="Calibri" w:cs="Calibri"/>
        </w:rPr>
      </w:pPr>
      <w:r w:rsidRPr="000A1E66">
        <w:rPr>
          <w:rFonts w:ascii="Calibri" w:hAnsi="Calibri" w:cs="Calibri"/>
        </w:rPr>
        <w:t xml:space="preserve">Penske Racing Shocks. (n.d.). </w:t>
      </w:r>
      <w:r w:rsidRPr="000A1E66">
        <w:rPr>
          <w:rFonts w:ascii="Calibri" w:hAnsi="Calibri" w:cs="Calibri"/>
          <w:i/>
          <w:iCs/>
        </w:rPr>
        <w:t>How to Read a Shock Dyno Graph</w:t>
      </w:r>
      <w:r w:rsidRPr="000A1E66">
        <w:rPr>
          <w:rFonts w:ascii="Calibri" w:hAnsi="Calibri" w:cs="Calibri"/>
        </w:rPr>
        <w:t>.</w:t>
      </w:r>
    </w:p>
    <w:p w14:paraId="42074012" w14:textId="77777777" w:rsidR="000A1E66" w:rsidRPr="000A1E66" w:rsidRDefault="000A1E66" w:rsidP="000A1E66">
      <w:pPr>
        <w:pStyle w:val="Bibliography"/>
        <w:rPr>
          <w:rFonts w:ascii="Calibri" w:hAnsi="Calibri" w:cs="Calibri"/>
        </w:rPr>
      </w:pPr>
      <w:r w:rsidRPr="000A1E66">
        <w:rPr>
          <w:rFonts w:ascii="Calibri" w:hAnsi="Calibri" w:cs="Calibri"/>
        </w:rPr>
        <w:t xml:space="preserve">Segers, J. (2014). </w:t>
      </w:r>
      <w:r w:rsidRPr="000A1E66">
        <w:rPr>
          <w:rFonts w:ascii="Calibri" w:hAnsi="Calibri" w:cs="Calibri"/>
          <w:i/>
          <w:iCs/>
        </w:rPr>
        <w:t>Analysis Techniques for Racecar Data Acquisition—Second Edition</w:t>
      </w:r>
      <w:r w:rsidRPr="000A1E66">
        <w:rPr>
          <w:rFonts w:ascii="Calibri" w:hAnsi="Calibri" w:cs="Calibri"/>
        </w:rPr>
        <w:t>. SAE International. https://doi.org/10.4271/R-408</w:t>
      </w:r>
    </w:p>
    <w:p w14:paraId="2B31CCD4" w14:textId="77777777" w:rsidR="000A1E66" w:rsidRPr="000A1E66" w:rsidRDefault="000A1E66" w:rsidP="000A1E66">
      <w:pPr>
        <w:pStyle w:val="Bibliography"/>
        <w:rPr>
          <w:rFonts w:ascii="Calibri" w:hAnsi="Calibri" w:cs="Calibri"/>
        </w:rPr>
      </w:pPr>
      <w:r w:rsidRPr="000A1E66">
        <w:rPr>
          <w:rFonts w:ascii="Calibri" w:hAnsi="Calibri" w:cs="Calibri"/>
        </w:rPr>
        <w:t xml:space="preserve">Seven-post Rigs. (n.d.). </w:t>
      </w:r>
      <w:r w:rsidRPr="000A1E66">
        <w:rPr>
          <w:rFonts w:ascii="Calibri" w:hAnsi="Calibri" w:cs="Calibri"/>
          <w:i/>
          <w:iCs/>
        </w:rPr>
        <w:t>Racecar Engineering</w:t>
      </w:r>
      <w:r w:rsidRPr="000A1E66">
        <w:rPr>
          <w:rFonts w:ascii="Calibri" w:hAnsi="Calibri" w:cs="Calibri"/>
        </w:rPr>
        <w:t>.</w:t>
      </w:r>
    </w:p>
    <w:p w14:paraId="308BB623" w14:textId="77777777" w:rsidR="000A1E66" w:rsidRPr="000A1E66" w:rsidRDefault="000A1E66" w:rsidP="000A1E66">
      <w:pPr>
        <w:pStyle w:val="Bibliography"/>
        <w:rPr>
          <w:rFonts w:ascii="Calibri" w:hAnsi="Calibri" w:cs="Calibri"/>
        </w:rPr>
      </w:pPr>
      <w:r w:rsidRPr="000A1E66">
        <w:rPr>
          <w:rFonts w:ascii="Calibri" w:hAnsi="Calibri" w:cs="Calibri"/>
        </w:rPr>
        <w:t xml:space="preserve">Smith, C. (1978). </w:t>
      </w:r>
      <w:r w:rsidRPr="000A1E66">
        <w:rPr>
          <w:rFonts w:ascii="Calibri" w:hAnsi="Calibri" w:cs="Calibri"/>
          <w:i/>
          <w:iCs/>
        </w:rPr>
        <w:t>Tune to Win</w:t>
      </w:r>
      <w:r w:rsidRPr="000A1E66">
        <w:rPr>
          <w:rFonts w:ascii="Calibri" w:hAnsi="Calibri" w:cs="Calibri"/>
        </w:rPr>
        <w:t>.</w:t>
      </w:r>
    </w:p>
    <w:p w14:paraId="09F64EC6" w14:textId="699C3D40" w:rsidR="00E7183E" w:rsidRPr="00E7183E" w:rsidRDefault="00E7183E" w:rsidP="00E7183E">
      <w:r>
        <w:fldChar w:fldCharType="end"/>
      </w:r>
    </w:p>
    <w:sectPr w:rsidR="00E7183E" w:rsidRPr="00E7183E" w:rsidSect="00E31828">
      <w:footerReference w:type="first" r:id="rId25"/>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Jakob Werle" w:date="2024-11-23T19:03:00Z" w:initials="JW">
    <w:p w14:paraId="7B41889B" w14:textId="77777777" w:rsidR="007C7F7F" w:rsidRDefault="007C7F7F" w:rsidP="007C7F7F">
      <w:pPr>
        <w:pStyle w:val="CommentText"/>
      </w:pPr>
      <w:r>
        <w:rPr>
          <w:rStyle w:val="CommentReference"/>
        </w:rPr>
        <w:annotationRef/>
      </w:r>
      <w:r>
        <w:t xml:space="preserve">Replace specific solutions with “Full Vehicle </w:t>
      </w:r>
    </w:p>
    <w:p w14:paraId="799AB04C" w14:textId="77777777" w:rsidR="007C7F7F" w:rsidRDefault="007C7F7F" w:rsidP="007C7F7F">
      <w:pPr>
        <w:pStyle w:val="CommentText"/>
      </w:pPr>
      <w:r>
        <w:t>Laboratory Testing”</w:t>
      </w:r>
    </w:p>
  </w:comment>
  <w:comment w:id="15" w:author="Jakob Werle" w:date="2024-11-23T18:38:00Z" w:initials="JW">
    <w:p w14:paraId="3BC052C6" w14:textId="7468B3DF" w:rsidR="00A62918" w:rsidRDefault="00A62918" w:rsidP="00A62918">
      <w:pPr>
        <w:pStyle w:val="CommentText"/>
      </w:pPr>
      <w:r>
        <w:rPr>
          <w:rStyle w:val="CommentReference"/>
        </w:rPr>
        <w:annotationRef/>
      </w:r>
      <w:r>
        <w:t>You can also add here that testing days are rare and sometime the track is not accessible as it is far away. So a set up at home base could be completely different than the racing location. That is an important down side to track testing.</w:t>
      </w:r>
    </w:p>
  </w:comment>
  <w:comment w:id="17" w:author="Jakob Werle" w:date="2024-11-23T18:39:00Z" w:initials="JW">
    <w:p w14:paraId="4BA1A401" w14:textId="77777777" w:rsidR="00A62918" w:rsidRDefault="00A62918" w:rsidP="00A62918">
      <w:pPr>
        <w:pStyle w:val="CommentText"/>
      </w:pPr>
      <w:r>
        <w:rPr>
          <w:rStyle w:val="CommentReference"/>
        </w:rPr>
        <w:annotationRef/>
      </w:r>
      <w:r>
        <w:t>Can also say there is a learning curve with the software and often times you need to know how to do the handcalcs in order to validate the simulation is correct</w:t>
      </w:r>
    </w:p>
  </w:comment>
  <w:comment w:id="18" w:author="Jakob Werle" w:date="2024-11-23T22:10:00Z" w:initials="JW">
    <w:p w14:paraId="751EBEDA" w14:textId="77777777" w:rsidR="00787F50" w:rsidRDefault="00787F50" w:rsidP="00787F50">
      <w:pPr>
        <w:pStyle w:val="CommentText"/>
      </w:pPr>
      <w:r>
        <w:rPr>
          <w:rStyle w:val="CommentReference"/>
        </w:rPr>
        <w:annotationRef/>
      </w:r>
      <w:r>
        <w:t>Maybe the whole shock dyno section can be summarized into an example while more broadly introducing component level lab testing. Some details regarding dampers can be moved to “stem fundamentals”</w:t>
      </w:r>
    </w:p>
  </w:comment>
  <w:comment w:id="22" w:author="Jakob Werle" w:date="2024-11-23T20:28:00Z" w:initials="JW">
    <w:p w14:paraId="07E93F03" w14:textId="2E207BEA" w:rsidR="00C72D53" w:rsidRDefault="00C72D53" w:rsidP="00C72D53">
      <w:pPr>
        <w:pStyle w:val="CommentText"/>
      </w:pPr>
      <w:r>
        <w:rPr>
          <w:rStyle w:val="CommentReference"/>
        </w:rPr>
        <w:annotationRef/>
      </w:r>
      <w:r>
        <w:t>Maybe damper plots should go in the stem section?</w:t>
      </w:r>
    </w:p>
  </w:comment>
  <w:comment w:id="23" w:author="Jakob Werle" w:date="2024-11-23T18:36:00Z" w:initials="JW">
    <w:p w14:paraId="31CC238B" w14:textId="77777777" w:rsidR="00612C3A" w:rsidRDefault="00612C3A" w:rsidP="00612C3A">
      <w:pPr>
        <w:pStyle w:val="CommentText"/>
      </w:pPr>
      <w:r>
        <w:rPr>
          <w:rStyle w:val="CommentReference"/>
        </w:rPr>
        <w:annotationRef/>
      </w:r>
      <w:r>
        <w:t>Keep the 1</w:t>
      </w:r>
      <w:r>
        <w:rPr>
          <w:vertAlign w:val="superscript"/>
        </w:rPr>
        <w:t>st</w:t>
      </w:r>
      <w:r>
        <w:t xml:space="preserve"> and 3</w:t>
      </w:r>
      <w:r>
        <w:rPr>
          <w:vertAlign w:val="superscript"/>
        </w:rPr>
        <w:t>rd</w:t>
      </w:r>
      <w:r>
        <w:t xml:space="preserve"> paragraphs in this section and then add a summary paragraph to close off this section. The canvas page does not have a word or paragraph requirement. The rest should be moved to Candidate solutions or scope section.</w:t>
      </w:r>
    </w:p>
  </w:comment>
  <w:comment w:id="24" w:author="Jakob Werle" w:date="2024-11-23T22:07:00Z" w:initials="JW">
    <w:p w14:paraId="38DF1ECA" w14:textId="77777777" w:rsidR="00701F70" w:rsidRDefault="00701F70" w:rsidP="00701F70">
      <w:pPr>
        <w:pStyle w:val="CommentText"/>
      </w:pPr>
      <w:r>
        <w:rPr>
          <w:rStyle w:val="CommentReference"/>
        </w:rPr>
        <w:annotationRef/>
      </w:r>
      <w:r>
        <w:t>The details about how stuff was set up and results can be part of “lessons learned” section. Summarize maybe</w:t>
      </w:r>
    </w:p>
  </w:comment>
  <w:comment w:id="25" w:author="Jakob Werle" w:date="2024-11-23T18:35:00Z" w:initials="JW">
    <w:p w14:paraId="7F7C5D9D" w14:textId="120DEF51" w:rsidR="00612C3A" w:rsidRDefault="00612C3A" w:rsidP="00612C3A">
      <w:pPr>
        <w:pStyle w:val="CommentText"/>
      </w:pPr>
      <w:r>
        <w:rPr>
          <w:rStyle w:val="CommentReference"/>
        </w:rPr>
        <w:annotationRef/>
      </w:r>
      <w:r>
        <w:t>Candidate Solution 3. Not exactly sure if this is a shaker rig, but this is too hyper specific to be in this section. If it cannot be a candidate solution it should be in the scope section.</w:t>
      </w:r>
    </w:p>
  </w:comment>
  <w:comment w:id="26" w:author="Jakob Werle" w:date="2024-11-23T18:33:00Z" w:initials="JW">
    <w:p w14:paraId="6120533C" w14:textId="77777777" w:rsidR="00612C3A" w:rsidRDefault="00612C3A" w:rsidP="00612C3A">
      <w:pPr>
        <w:pStyle w:val="CommentText"/>
      </w:pPr>
      <w:r>
        <w:rPr>
          <w:rStyle w:val="CommentReference"/>
        </w:rPr>
        <w:annotationRef/>
      </w:r>
      <w:r>
        <w:t>Candidate Solution 1. You go too in-depth too early on</w:t>
      </w:r>
    </w:p>
  </w:comment>
  <w:comment w:id="32" w:author="Jakob Werle" w:date="2024-11-23T18:41:00Z" w:initials="JW">
    <w:p w14:paraId="2903604D" w14:textId="3FB612AA" w:rsidR="000516F5" w:rsidRDefault="000516F5" w:rsidP="000516F5">
      <w:pPr>
        <w:pStyle w:val="CommentText"/>
      </w:pPr>
      <w:r>
        <w:rPr>
          <w:rStyle w:val="CommentReference"/>
        </w:rPr>
        <w:annotationRef/>
      </w:r>
      <w:r>
        <w:t>You know this but reference the figure in this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99AB04C" w15:done="0"/>
  <w15:commentEx w15:paraId="3BC052C6" w15:done="0"/>
  <w15:commentEx w15:paraId="4BA1A401" w15:done="0"/>
  <w15:commentEx w15:paraId="751EBEDA" w15:done="0"/>
  <w15:commentEx w15:paraId="07E93F03" w15:done="0"/>
  <w15:commentEx w15:paraId="31CC238B" w15:done="0"/>
  <w15:commentEx w15:paraId="38DF1ECA" w15:done="0"/>
  <w15:commentEx w15:paraId="7F7C5D9D" w15:done="0"/>
  <w15:commentEx w15:paraId="6120533C" w15:done="0"/>
  <w15:commentEx w15:paraId="290360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182A8CB" w16cex:dateUtc="2024-11-24T01:03:00Z"/>
  <w16cex:commentExtensible w16cex:durableId="74C60B46" w16cex:dateUtc="2024-11-24T00:38:00Z"/>
  <w16cex:commentExtensible w16cex:durableId="59898CB8" w16cex:dateUtc="2024-11-24T00:39:00Z"/>
  <w16cex:commentExtensible w16cex:durableId="64D0B72F" w16cex:dateUtc="2024-11-24T04:10:00Z"/>
  <w16cex:commentExtensible w16cex:durableId="231FE4CC" w16cex:dateUtc="2024-11-24T02:28:00Z"/>
  <w16cex:commentExtensible w16cex:durableId="41186021" w16cex:dateUtc="2024-11-24T00:36:00Z"/>
  <w16cex:commentExtensible w16cex:durableId="01499087" w16cex:dateUtc="2024-11-24T04:07:00Z"/>
  <w16cex:commentExtensible w16cex:durableId="4E789078" w16cex:dateUtc="2024-11-24T00:35:00Z"/>
  <w16cex:commentExtensible w16cex:durableId="27F51D78" w16cex:dateUtc="2024-11-24T00:33:00Z"/>
  <w16cex:commentExtensible w16cex:durableId="3868471A" w16cex:dateUtc="2024-11-24T0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99AB04C" w16cid:durableId="1182A8CB"/>
  <w16cid:commentId w16cid:paraId="3BC052C6" w16cid:durableId="74C60B46"/>
  <w16cid:commentId w16cid:paraId="4BA1A401" w16cid:durableId="59898CB8"/>
  <w16cid:commentId w16cid:paraId="751EBEDA" w16cid:durableId="64D0B72F"/>
  <w16cid:commentId w16cid:paraId="07E93F03" w16cid:durableId="231FE4CC"/>
  <w16cid:commentId w16cid:paraId="31CC238B" w16cid:durableId="41186021"/>
  <w16cid:commentId w16cid:paraId="38DF1ECA" w16cid:durableId="01499087"/>
  <w16cid:commentId w16cid:paraId="7F7C5D9D" w16cid:durableId="4E789078"/>
  <w16cid:commentId w16cid:paraId="6120533C" w16cid:durableId="27F51D78"/>
  <w16cid:commentId w16cid:paraId="2903604D" w16cid:durableId="386847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53CCF5" w14:textId="77777777" w:rsidR="0009488E" w:rsidRDefault="0009488E" w:rsidP="002F21F1">
      <w:pPr>
        <w:spacing w:after="0" w:line="240" w:lineRule="auto"/>
      </w:pPr>
      <w:r>
        <w:separator/>
      </w:r>
    </w:p>
  </w:endnote>
  <w:endnote w:type="continuationSeparator" w:id="0">
    <w:p w14:paraId="36F86081" w14:textId="77777777" w:rsidR="0009488E" w:rsidRDefault="0009488E"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AB54BE" w14:textId="77777777" w:rsidR="0009488E" w:rsidRDefault="0009488E" w:rsidP="002F21F1">
      <w:pPr>
        <w:spacing w:after="0" w:line="240" w:lineRule="auto"/>
      </w:pPr>
      <w:r>
        <w:separator/>
      </w:r>
    </w:p>
  </w:footnote>
  <w:footnote w:type="continuationSeparator" w:id="0">
    <w:p w14:paraId="2CA10815" w14:textId="77777777" w:rsidR="0009488E" w:rsidRDefault="0009488E"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0CD4432"/>
    <w:multiLevelType w:val="hybridMultilevel"/>
    <w:tmpl w:val="A6E64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D55ADD"/>
    <w:multiLevelType w:val="hybridMultilevel"/>
    <w:tmpl w:val="06764388"/>
    <w:lvl w:ilvl="0" w:tplc="B14883F0">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4"/>
  </w:num>
  <w:num w:numId="3" w16cid:durableId="1991670832">
    <w:abstractNumId w:val="6"/>
  </w:num>
  <w:num w:numId="4" w16cid:durableId="1516336954">
    <w:abstractNumId w:val="0"/>
  </w:num>
  <w:num w:numId="5" w16cid:durableId="1412921032">
    <w:abstractNumId w:val="1"/>
  </w:num>
  <w:num w:numId="6" w16cid:durableId="453060015">
    <w:abstractNumId w:val="5"/>
  </w:num>
  <w:num w:numId="7" w16cid:durableId="75466430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36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03E30"/>
    <w:rsid w:val="00020783"/>
    <w:rsid w:val="00030A07"/>
    <w:rsid w:val="000312AA"/>
    <w:rsid w:val="00031424"/>
    <w:rsid w:val="00034BCF"/>
    <w:rsid w:val="000350E9"/>
    <w:rsid w:val="000463DE"/>
    <w:rsid w:val="00046B02"/>
    <w:rsid w:val="000516F5"/>
    <w:rsid w:val="000569BE"/>
    <w:rsid w:val="000610A9"/>
    <w:rsid w:val="00064BE8"/>
    <w:rsid w:val="000674B0"/>
    <w:rsid w:val="00081251"/>
    <w:rsid w:val="00082138"/>
    <w:rsid w:val="00085BF5"/>
    <w:rsid w:val="0009488E"/>
    <w:rsid w:val="00095259"/>
    <w:rsid w:val="00096DD3"/>
    <w:rsid w:val="000A0ECD"/>
    <w:rsid w:val="000A10E1"/>
    <w:rsid w:val="000A1E66"/>
    <w:rsid w:val="000A6D8E"/>
    <w:rsid w:val="000C1F86"/>
    <w:rsid w:val="000C4D3C"/>
    <w:rsid w:val="000D7E20"/>
    <w:rsid w:val="000E03F5"/>
    <w:rsid w:val="000F4F60"/>
    <w:rsid w:val="000F553E"/>
    <w:rsid w:val="000F78E3"/>
    <w:rsid w:val="00111299"/>
    <w:rsid w:val="0011417D"/>
    <w:rsid w:val="001179CB"/>
    <w:rsid w:val="00126F3E"/>
    <w:rsid w:val="0013154B"/>
    <w:rsid w:val="001339E3"/>
    <w:rsid w:val="00137EF6"/>
    <w:rsid w:val="00140FB2"/>
    <w:rsid w:val="001439CD"/>
    <w:rsid w:val="0014572B"/>
    <w:rsid w:val="00160FAE"/>
    <w:rsid w:val="00161B96"/>
    <w:rsid w:val="00166ACD"/>
    <w:rsid w:val="00166EEA"/>
    <w:rsid w:val="00180785"/>
    <w:rsid w:val="00180CB5"/>
    <w:rsid w:val="00185EC0"/>
    <w:rsid w:val="00194FCF"/>
    <w:rsid w:val="001A454E"/>
    <w:rsid w:val="001B1A21"/>
    <w:rsid w:val="001B543B"/>
    <w:rsid w:val="001D3BEE"/>
    <w:rsid w:val="001D3CE3"/>
    <w:rsid w:val="001D4AF0"/>
    <w:rsid w:val="001D5149"/>
    <w:rsid w:val="001F4963"/>
    <w:rsid w:val="00200D25"/>
    <w:rsid w:val="00200F70"/>
    <w:rsid w:val="00201338"/>
    <w:rsid w:val="0020505F"/>
    <w:rsid w:val="002113DB"/>
    <w:rsid w:val="00211AED"/>
    <w:rsid w:val="0022281A"/>
    <w:rsid w:val="00226CAF"/>
    <w:rsid w:val="00230A53"/>
    <w:rsid w:val="002416C5"/>
    <w:rsid w:val="00243DE6"/>
    <w:rsid w:val="0025356E"/>
    <w:rsid w:val="0025595B"/>
    <w:rsid w:val="00256A8F"/>
    <w:rsid w:val="00260712"/>
    <w:rsid w:val="00282C0B"/>
    <w:rsid w:val="00287643"/>
    <w:rsid w:val="00292FB1"/>
    <w:rsid w:val="00295668"/>
    <w:rsid w:val="00297D41"/>
    <w:rsid w:val="002A2236"/>
    <w:rsid w:val="002A50E8"/>
    <w:rsid w:val="002A546E"/>
    <w:rsid w:val="002A69D2"/>
    <w:rsid w:val="002B3796"/>
    <w:rsid w:val="002B5CB7"/>
    <w:rsid w:val="002B7C63"/>
    <w:rsid w:val="002B7CFC"/>
    <w:rsid w:val="002C0BB5"/>
    <w:rsid w:val="002C1ED9"/>
    <w:rsid w:val="002D1348"/>
    <w:rsid w:val="002D286A"/>
    <w:rsid w:val="002E3820"/>
    <w:rsid w:val="002E4F78"/>
    <w:rsid w:val="002E642F"/>
    <w:rsid w:val="002F21F1"/>
    <w:rsid w:val="002F24A9"/>
    <w:rsid w:val="00300676"/>
    <w:rsid w:val="00303C80"/>
    <w:rsid w:val="00303D91"/>
    <w:rsid w:val="0030587F"/>
    <w:rsid w:val="00320AAA"/>
    <w:rsid w:val="00320B9B"/>
    <w:rsid w:val="003223D3"/>
    <w:rsid w:val="003233AD"/>
    <w:rsid w:val="0034658A"/>
    <w:rsid w:val="0034754B"/>
    <w:rsid w:val="00350D12"/>
    <w:rsid w:val="00361B29"/>
    <w:rsid w:val="00362A6B"/>
    <w:rsid w:val="00364EB3"/>
    <w:rsid w:val="0037745E"/>
    <w:rsid w:val="003906C9"/>
    <w:rsid w:val="00392D69"/>
    <w:rsid w:val="003A63EF"/>
    <w:rsid w:val="003A77B0"/>
    <w:rsid w:val="003B086C"/>
    <w:rsid w:val="003B222D"/>
    <w:rsid w:val="003C0D35"/>
    <w:rsid w:val="003C20F1"/>
    <w:rsid w:val="003C3628"/>
    <w:rsid w:val="003D2BBD"/>
    <w:rsid w:val="00400BD1"/>
    <w:rsid w:val="0040666A"/>
    <w:rsid w:val="00426886"/>
    <w:rsid w:val="00426E2B"/>
    <w:rsid w:val="0042738B"/>
    <w:rsid w:val="00431C5F"/>
    <w:rsid w:val="00432231"/>
    <w:rsid w:val="004327D9"/>
    <w:rsid w:val="00432872"/>
    <w:rsid w:val="00432C56"/>
    <w:rsid w:val="00435598"/>
    <w:rsid w:val="00437F5E"/>
    <w:rsid w:val="004448DC"/>
    <w:rsid w:val="004537AE"/>
    <w:rsid w:val="00457F45"/>
    <w:rsid w:val="004639DC"/>
    <w:rsid w:val="00464525"/>
    <w:rsid w:val="004653D1"/>
    <w:rsid w:val="00465B9C"/>
    <w:rsid w:val="00480923"/>
    <w:rsid w:val="004975C7"/>
    <w:rsid w:val="00497F0F"/>
    <w:rsid w:val="004A4699"/>
    <w:rsid w:val="004B4E20"/>
    <w:rsid w:val="004C45D4"/>
    <w:rsid w:val="004D6E40"/>
    <w:rsid w:val="004F0BB5"/>
    <w:rsid w:val="004F35AB"/>
    <w:rsid w:val="004F70A2"/>
    <w:rsid w:val="0050099F"/>
    <w:rsid w:val="0050788B"/>
    <w:rsid w:val="00507BF2"/>
    <w:rsid w:val="00510268"/>
    <w:rsid w:val="00513493"/>
    <w:rsid w:val="00515855"/>
    <w:rsid w:val="00516571"/>
    <w:rsid w:val="0053015C"/>
    <w:rsid w:val="00532F1E"/>
    <w:rsid w:val="0053574C"/>
    <w:rsid w:val="00535E3A"/>
    <w:rsid w:val="005445FB"/>
    <w:rsid w:val="005508A7"/>
    <w:rsid w:val="00550F37"/>
    <w:rsid w:val="00554ADB"/>
    <w:rsid w:val="00564937"/>
    <w:rsid w:val="00566E25"/>
    <w:rsid w:val="00567AA9"/>
    <w:rsid w:val="00570E02"/>
    <w:rsid w:val="00570E7D"/>
    <w:rsid w:val="00571339"/>
    <w:rsid w:val="005728D1"/>
    <w:rsid w:val="0057395D"/>
    <w:rsid w:val="00584B1C"/>
    <w:rsid w:val="00594477"/>
    <w:rsid w:val="005A1036"/>
    <w:rsid w:val="005A2055"/>
    <w:rsid w:val="005A3646"/>
    <w:rsid w:val="005A3914"/>
    <w:rsid w:val="005A4915"/>
    <w:rsid w:val="005A524D"/>
    <w:rsid w:val="005B0222"/>
    <w:rsid w:val="005C2775"/>
    <w:rsid w:val="005C3467"/>
    <w:rsid w:val="005D4D6C"/>
    <w:rsid w:val="005E31C7"/>
    <w:rsid w:val="005F3737"/>
    <w:rsid w:val="00603B46"/>
    <w:rsid w:val="00611347"/>
    <w:rsid w:val="00612C3A"/>
    <w:rsid w:val="00615D1C"/>
    <w:rsid w:val="006170CC"/>
    <w:rsid w:val="00626033"/>
    <w:rsid w:val="006306BA"/>
    <w:rsid w:val="00632467"/>
    <w:rsid w:val="0064356C"/>
    <w:rsid w:val="0064435A"/>
    <w:rsid w:val="00662E9A"/>
    <w:rsid w:val="00663EE1"/>
    <w:rsid w:val="0067169D"/>
    <w:rsid w:val="00675629"/>
    <w:rsid w:val="00676102"/>
    <w:rsid w:val="00677D32"/>
    <w:rsid w:val="0068063A"/>
    <w:rsid w:val="0068554C"/>
    <w:rsid w:val="0068641B"/>
    <w:rsid w:val="00692B65"/>
    <w:rsid w:val="006971EC"/>
    <w:rsid w:val="006A038E"/>
    <w:rsid w:val="006A12B8"/>
    <w:rsid w:val="006A6757"/>
    <w:rsid w:val="006B1612"/>
    <w:rsid w:val="006B5347"/>
    <w:rsid w:val="006B60DA"/>
    <w:rsid w:val="006B620B"/>
    <w:rsid w:val="006C00B0"/>
    <w:rsid w:val="006C05F0"/>
    <w:rsid w:val="006C39FA"/>
    <w:rsid w:val="006C7391"/>
    <w:rsid w:val="006C7EB2"/>
    <w:rsid w:val="006D387A"/>
    <w:rsid w:val="006D3DDF"/>
    <w:rsid w:val="006E2E60"/>
    <w:rsid w:val="006E3919"/>
    <w:rsid w:val="006F6610"/>
    <w:rsid w:val="00701F70"/>
    <w:rsid w:val="00716493"/>
    <w:rsid w:val="00726A82"/>
    <w:rsid w:val="0073145F"/>
    <w:rsid w:val="00732B4A"/>
    <w:rsid w:val="00733AB0"/>
    <w:rsid w:val="00741490"/>
    <w:rsid w:val="00741767"/>
    <w:rsid w:val="007423A0"/>
    <w:rsid w:val="00743E6F"/>
    <w:rsid w:val="00771401"/>
    <w:rsid w:val="007742E1"/>
    <w:rsid w:val="007876B0"/>
    <w:rsid w:val="00787F50"/>
    <w:rsid w:val="0079551F"/>
    <w:rsid w:val="007A143D"/>
    <w:rsid w:val="007B08D2"/>
    <w:rsid w:val="007B41E4"/>
    <w:rsid w:val="007C2034"/>
    <w:rsid w:val="007C2182"/>
    <w:rsid w:val="007C291A"/>
    <w:rsid w:val="007C4A51"/>
    <w:rsid w:val="007C5026"/>
    <w:rsid w:val="007C6189"/>
    <w:rsid w:val="007C7F7F"/>
    <w:rsid w:val="007D7FEA"/>
    <w:rsid w:val="007E3D6F"/>
    <w:rsid w:val="007E7E02"/>
    <w:rsid w:val="007F3E54"/>
    <w:rsid w:val="007F56F4"/>
    <w:rsid w:val="00800B1B"/>
    <w:rsid w:val="00804A7F"/>
    <w:rsid w:val="0080715C"/>
    <w:rsid w:val="00810548"/>
    <w:rsid w:val="00826C00"/>
    <w:rsid w:val="0083380B"/>
    <w:rsid w:val="00845CFC"/>
    <w:rsid w:val="008466DA"/>
    <w:rsid w:val="00854931"/>
    <w:rsid w:val="0086558B"/>
    <w:rsid w:val="00873097"/>
    <w:rsid w:val="00886818"/>
    <w:rsid w:val="00887E8C"/>
    <w:rsid w:val="00896B41"/>
    <w:rsid w:val="00896FBE"/>
    <w:rsid w:val="008A52B2"/>
    <w:rsid w:val="008B0039"/>
    <w:rsid w:val="008B30B2"/>
    <w:rsid w:val="008C06A7"/>
    <w:rsid w:val="008C09C1"/>
    <w:rsid w:val="008C4CB2"/>
    <w:rsid w:val="008D2589"/>
    <w:rsid w:val="008D31AA"/>
    <w:rsid w:val="008D6EEC"/>
    <w:rsid w:val="008E25AE"/>
    <w:rsid w:val="008E4F96"/>
    <w:rsid w:val="008E6665"/>
    <w:rsid w:val="008F2810"/>
    <w:rsid w:val="00903C07"/>
    <w:rsid w:val="00905AA5"/>
    <w:rsid w:val="00906C4B"/>
    <w:rsid w:val="00920C55"/>
    <w:rsid w:val="00932E50"/>
    <w:rsid w:val="0093525A"/>
    <w:rsid w:val="00941D0B"/>
    <w:rsid w:val="009548A2"/>
    <w:rsid w:val="00956DB8"/>
    <w:rsid w:val="009606A2"/>
    <w:rsid w:val="00961425"/>
    <w:rsid w:val="009618DA"/>
    <w:rsid w:val="00967D3E"/>
    <w:rsid w:val="00987E5E"/>
    <w:rsid w:val="009902A7"/>
    <w:rsid w:val="0099755C"/>
    <w:rsid w:val="009A664A"/>
    <w:rsid w:val="009A73AC"/>
    <w:rsid w:val="009A76A2"/>
    <w:rsid w:val="009B279A"/>
    <w:rsid w:val="009B3D24"/>
    <w:rsid w:val="009B3F46"/>
    <w:rsid w:val="009B637C"/>
    <w:rsid w:val="009C4F3B"/>
    <w:rsid w:val="009C5FBE"/>
    <w:rsid w:val="009D205E"/>
    <w:rsid w:val="009D2C96"/>
    <w:rsid w:val="009D3DCD"/>
    <w:rsid w:val="009E4AF3"/>
    <w:rsid w:val="009E6E78"/>
    <w:rsid w:val="009F64E3"/>
    <w:rsid w:val="00A0343F"/>
    <w:rsid w:val="00A04868"/>
    <w:rsid w:val="00A04BCA"/>
    <w:rsid w:val="00A073B6"/>
    <w:rsid w:val="00A210B0"/>
    <w:rsid w:val="00A26D28"/>
    <w:rsid w:val="00A35589"/>
    <w:rsid w:val="00A52DBB"/>
    <w:rsid w:val="00A56045"/>
    <w:rsid w:val="00A56AFB"/>
    <w:rsid w:val="00A62918"/>
    <w:rsid w:val="00A71C7A"/>
    <w:rsid w:val="00A74531"/>
    <w:rsid w:val="00A863CC"/>
    <w:rsid w:val="00A8714E"/>
    <w:rsid w:val="00AA47FD"/>
    <w:rsid w:val="00AA7944"/>
    <w:rsid w:val="00AB0EF5"/>
    <w:rsid w:val="00AB30AE"/>
    <w:rsid w:val="00AC5119"/>
    <w:rsid w:val="00AC6680"/>
    <w:rsid w:val="00AC7AA4"/>
    <w:rsid w:val="00AD522C"/>
    <w:rsid w:val="00AD8988"/>
    <w:rsid w:val="00AE4774"/>
    <w:rsid w:val="00AE6BBC"/>
    <w:rsid w:val="00AF68DC"/>
    <w:rsid w:val="00AF6AFB"/>
    <w:rsid w:val="00B006A9"/>
    <w:rsid w:val="00B025C4"/>
    <w:rsid w:val="00B11699"/>
    <w:rsid w:val="00B17ED9"/>
    <w:rsid w:val="00B44EC1"/>
    <w:rsid w:val="00B539CA"/>
    <w:rsid w:val="00B5420F"/>
    <w:rsid w:val="00B55998"/>
    <w:rsid w:val="00B71782"/>
    <w:rsid w:val="00B74E1B"/>
    <w:rsid w:val="00B77154"/>
    <w:rsid w:val="00B8342C"/>
    <w:rsid w:val="00B879B5"/>
    <w:rsid w:val="00BB4348"/>
    <w:rsid w:val="00BB5A30"/>
    <w:rsid w:val="00BB6444"/>
    <w:rsid w:val="00BBF0C5"/>
    <w:rsid w:val="00BC6187"/>
    <w:rsid w:val="00BD07C5"/>
    <w:rsid w:val="00BD1012"/>
    <w:rsid w:val="00BD1F09"/>
    <w:rsid w:val="00BD5D18"/>
    <w:rsid w:val="00BE2A08"/>
    <w:rsid w:val="00BE3D6F"/>
    <w:rsid w:val="00BF212F"/>
    <w:rsid w:val="00BF7767"/>
    <w:rsid w:val="00BF7A39"/>
    <w:rsid w:val="00BF7AA4"/>
    <w:rsid w:val="00C004B4"/>
    <w:rsid w:val="00C00BAA"/>
    <w:rsid w:val="00C122DE"/>
    <w:rsid w:val="00C129D1"/>
    <w:rsid w:val="00C16745"/>
    <w:rsid w:val="00C30759"/>
    <w:rsid w:val="00C30EDF"/>
    <w:rsid w:val="00C366F9"/>
    <w:rsid w:val="00C41B69"/>
    <w:rsid w:val="00C44C44"/>
    <w:rsid w:val="00C523BC"/>
    <w:rsid w:val="00C529E4"/>
    <w:rsid w:val="00C7259C"/>
    <w:rsid w:val="00C72D53"/>
    <w:rsid w:val="00C77A00"/>
    <w:rsid w:val="00C8000F"/>
    <w:rsid w:val="00C90AEC"/>
    <w:rsid w:val="00C91F66"/>
    <w:rsid w:val="00CA0961"/>
    <w:rsid w:val="00CA4E68"/>
    <w:rsid w:val="00CA53B7"/>
    <w:rsid w:val="00CA6351"/>
    <w:rsid w:val="00CB14E8"/>
    <w:rsid w:val="00CC401B"/>
    <w:rsid w:val="00CC4B53"/>
    <w:rsid w:val="00CD2117"/>
    <w:rsid w:val="00CD54AB"/>
    <w:rsid w:val="00CD746D"/>
    <w:rsid w:val="00CE0FC2"/>
    <w:rsid w:val="00CE448C"/>
    <w:rsid w:val="00CE694B"/>
    <w:rsid w:val="00CF4E86"/>
    <w:rsid w:val="00D009AC"/>
    <w:rsid w:val="00D0315F"/>
    <w:rsid w:val="00D03D7E"/>
    <w:rsid w:val="00D0567C"/>
    <w:rsid w:val="00D16AA8"/>
    <w:rsid w:val="00D171A8"/>
    <w:rsid w:val="00D22382"/>
    <w:rsid w:val="00D23221"/>
    <w:rsid w:val="00D2663C"/>
    <w:rsid w:val="00D31421"/>
    <w:rsid w:val="00D3175D"/>
    <w:rsid w:val="00D354F0"/>
    <w:rsid w:val="00D428B4"/>
    <w:rsid w:val="00D455D3"/>
    <w:rsid w:val="00D51A67"/>
    <w:rsid w:val="00D55648"/>
    <w:rsid w:val="00D61EA9"/>
    <w:rsid w:val="00D65FE7"/>
    <w:rsid w:val="00D665B3"/>
    <w:rsid w:val="00D8181C"/>
    <w:rsid w:val="00D9053C"/>
    <w:rsid w:val="00D916E8"/>
    <w:rsid w:val="00D953B0"/>
    <w:rsid w:val="00DA47B2"/>
    <w:rsid w:val="00DA5C40"/>
    <w:rsid w:val="00DB1CED"/>
    <w:rsid w:val="00DC2B39"/>
    <w:rsid w:val="00DC4AF4"/>
    <w:rsid w:val="00DE204C"/>
    <w:rsid w:val="00DE27CA"/>
    <w:rsid w:val="00DE7C57"/>
    <w:rsid w:val="00DF0EC6"/>
    <w:rsid w:val="00DF182B"/>
    <w:rsid w:val="00DF2BF3"/>
    <w:rsid w:val="00DF48B2"/>
    <w:rsid w:val="00E0134C"/>
    <w:rsid w:val="00E01EEF"/>
    <w:rsid w:val="00E0787E"/>
    <w:rsid w:val="00E13BD3"/>
    <w:rsid w:val="00E26DEF"/>
    <w:rsid w:val="00E27D18"/>
    <w:rsid w:val="00E302DF"/>
    <w:rsid w:val="00E31828"/>
    <w:rsid w:val="00E339D6"/>
    <w:rsid w:val="00E3569D"/>
    <w:rsid w:val="00E36DF3"/>
    <w:rsid w:val="00E45CA6"/>
    <w:rsid w:val="00E5472E"/>
    <w:rsid w:val="00E676BB"/>
    <w:rsid w:val="00E7183E"/>
    <w:rsid w:val="00E74F72"/>
    <w:rsid w:val="00E8236B"/>
    <w:rsid w:val="00E8454D"/>
    <w:rsid w:val="00E86399"/>
    <w:rsid w:val="00E91FD5"/>
    <w:rsid w:val="00E94B51"/>
    <w:rsid w:val="00EA2E78"/>
    <w:rsid w:val="00EB00BA"/>
    <w:rsid w:val="00EB3614"/>
    <w:rsid w:val="00EB3CFD"/>
    <w:rsid w:val="00EC54C9"/>
    <w:rsid w:val="00EC5D1C"/>
    <w:rsid w:val="00ED27DA"/>
    <w:rsid w:val="00EE1FD2"/>
    <w:rsid w:val="00EE34E3"/>
    <w:rsid w:val="00EE57D8"/>
    <w:rsid w:val="00EF386F"/>
    <w:rsid w:val="00F00432"/>
    <w:rsid w:val="00F26423"/>
    <w:rsid w:val="00F378FF"/>
    <w:rsid w:val="00F40C9A"/>
    <w:rsid w:val="00F5535D"/>
    <w:rsid w:val="00F557CC"/>
    <w:rsid w:val="00F56CE4"/>
    <w:rsid w:val="00F60DBD"/>
    <w:rsid w:val="00F62D85"/>
    <w:rsid w:val="00F63569"/>
    <w:rsid w:val="00F71D19"/>
    <w:rsid w:val="00F84673"/>
    <w:rsid w:val="00F902AE"/>
    <w:rsid w:val="00F917D9"/>
    <w:rsid w:val="00FA2DC2"/>
    <w:rsid w:val="00FB4424"/>
    <w:rsid w:val="00FC2F79"/>
    <w:rsid w:val="00FC3732"/>
    <w:rsid w:val="00FE2216"/>
    <w:rsid w:val="00FE6C5E"/>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3BD3"/>
    <w:pPr>
      <w:spacing w:before="120" w:after="0"/>
      <w:ind w:left="360"/>
      <w:outlineLvl w:val="0"/>
    </w:pPr>
    <w:rPr>
      <w:rFonts w:ascii="Times New Roman" w:eastAsia="Times New Roman" w:hAnsi="Times New Roman" w:cs="Times New Roman"/>
      <w:b/>
      <w:color w:val="C00000"/>
      <w:sz w:val="32"/>
      <w:szCs w:val="28"/>
    </w:rPr>
  </w:style>
  <w:style w:type="paragraph" w:styleId="Heading2">
    <w:name w:val="heading 2"/>
    <w:basedOn w:val="Normal"/>
    <w:next w:val="Normal"/>
    <w:link w:val="Heading2Char"/>
    <w:uiPriority w:val="9"/>
    <w:unhideWhenUsed/>
    <w:qFormat/>
    <w:rsid w:val="00905AA5"/>
    <w:pPr>
      <w:keepNext/>
      <w:keepLines/>
      <w:spacing w:before="120" w:after="120"/>
      <w:outlineLvl w:val="1"/>
    </w:pPr>
    <w:rPr>
      <w:rFonts w:ascii="Times New Roman" w:eastAsia="Times New Roman" w:hAnsi="Times New Roman" w:cs="Times New Roman"/>
      <w:b/>
      <w:bCs/>
      <w:color w:val="4472C4" w:themeColor="accent1"/>
      <w:sz w:val="24"/>
      <w:szCs w:val="24"/>
    </w:rPr>
  </w:style>
  <w:style w:type="paragraph" w:styleId="Heading3">
    <w:name w:val="heading 3"/>
    <w:basedOn w:val="Normal"/>
    <w:next w:val="Normal"/>
    <w:link w:val="Heading3Char"/>
    <w:uiPriority w:val="9"/>
    <w:unhideWhenUsed/>
    <w:qFormat/>
    <w:rsid w:val="00096DD3"/>
    <w:pPr>
      <w:spacing w:after="12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3BD3"/>
    <w:rPr>
      <w:rFonts w:ascii="Times New Roman" w:eastAsia="Times New Roman" w:hAnsi="Times New Roman" w:cs="Times New Roman"/>
      <w:b/>
      <w:color w:val="C00000"/>
      <w:sz w:val="32"/>
      <w:szCs w:val="28"/>
    </w:rPr>
  </w:style>
  <w:style w:type="character" w:customStyle="1" w:styleId="Heading2Char">
    <w:name w:val="Heading 2 Char"/>
    <w:basedOn w:val="DefaultParagraphFont"/>
    <w:link w:val="Heading2"/>
    <w:uiPriority w:val="9"/>
    <w:rsid w:val="00905AA5"/>
    <w:rPr>
      <w:rFonts w:ascii="Times New Roman" w:eastAsia="Times New Roman" w:hAnsi="Times New Roman" w:cs="Times New Roman"/>
      <w:b/>
      <w:bCs/>
      <w:color w:val="4472C4" w:themeColor="accent1"/>
      <w:sz w:val="24"/>
      <w:szCs w:val="24"/>
    </w:rPr>
  </w:style>
  <w:style w:type="character" w:customStyle="1" w:styleId="Heading3Char">
    <w:name w:val="Heading 3 Char"/>
    <w:basedOn w:val="DefaultParagraphFont"/>
    <w:link w:val="Heading3"/>
    <w:uiPriority w:val="9"/>
    <w:rsid w:val="00096DD3"/>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BB6444"/>
    <w:pPr>
      <w:spacing w:after="200" w:line="240" w:lineRule="auto"/>
      <w:jc w:val="center"/>
    </w:pPr>
    <w:rPr>
      <w:i/>
      <w:iCs/>
      <w:color w:val="44546A" w:themeColor="text2"/>
      <w:sz w:val="2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0971896">
      <w:bodyDiv w:val="1"/>
      <w:marLeft w:val="0"/>
      <w:marRight w:val="0"/>
      <w:marTop w:val="0"/>
      <w:marBottom w:val="0"/>
      <w:divBdr>
        <w:top w:val="none" w:sz="0" w:space="0" w:color="auto"/>
        <w:left w:val="none" w:sz="0" w:space="0" w:color="auto"/>
        <w:bottom w:val="none" w:sz="0" w:space="0" w:color="auto"/>
        <w:right w:val="none" w:sz="0" w:space="0" w:color="auto"/>
      </w:divBdr>
    </w:div>
    <w:div w:id="1257253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footer" Target="footer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9.png"/><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7.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3.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318BF04-1B46-4A76-9AA8-6E064F3909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178</Words>
  <Characters>58019</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68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3</cp:revision>
  <dcterms:created xsi:type="dcterms:W3CDTF">2024-12-03T07:10:00Z</dcterms:created>
  <dcterms:modified xsi:type="dcterms:W3CDTF">2024-12-03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BNNLtfw0"/&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